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886" w:rsidRDefault="00B73411" w:rsidP="00FC0B5D">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Implementasi</w:t>
      </w:r>
      <w:r w:rsidR="00665B38">
        <w:rPr>
          <w:rFonts w:asciiTheme="majorBidi" w:hAnsiTheme="majorBidi" w:cstheme="majorBidi"/>
          <w:sz w:val="24"/>
          <w:szCs w:val="24"/>
          <w:lang w:val="en-US"/>
        </w:rPr>
        <w:t xml:space="preserve"> </w:t>
      </w:r>
      <w:r w:rsidR="00DB5C0D">
        <w:rPr>
          <w:rFonts w:asciiTheme="majorBidi" w:hAnsiTheme="majorBidi" w:cstheme="majorBidi"/>
          <w:sz w:val="24"/>
          <w:szCs w:val="24"/>
          <w:lang w:val="en-US"/>
        </w:rPr>
        <w:t xml:space="preserve">Aplikasi </w:t>
      </w:r>
      <w:r w:rsidR="00DE3397" w:rsidRPr="00DE3397">
        <w:rPr>
          <w:rFonts w:asciiTheme="majorBidi" w:hAnsiTheme="majorBidi" w:cstheme="majorBidi"/>
          <w:i/>
          <w:iCs/>
          <w:sz w:val="24"/>
          <w:szCs w:val="24"/>
          <w:lang w:val="en-US"/>
        </w:rPr>
        <w:t>Quizizz</w:t>
      </w:r>
      <w:r w:rsidR="00DB5C0D">
        <w:rPr>
          <w:rFonts w:asciiTheme="majorBidi" w:hAnsiTheme="majorBidi" w:cstheme="majorBidi"/>
          <w:sz w:val="24"/>
          <w:szCs w:val="24"/>
          <w:lang w:val="en-US"/>
        </w:rPr>
        <w:t xml:space="preserve"> sebagai Media Pembelajaran </w:t>
      </w:r>
      <w:r w:rsidR="009A6C6C">
        <w:rPr>
          <w:rFonts w:asciiTheme="majorBidi" w:hAnsiTheme="majorBidi" w:cstheme="majorBidi"/>
          <w:sz w:val="24"/>
          <w:szCs w:val="24"/>
          <w:lang w:val="en-US"/>
        </w:rPr>
        <w:t>dalam Menyikapi Era Revolusi Industri 4.0</w:t>
      </w:r>
      <w:r w:rsidR="00DB5C0D">
        <w:rPr>
          <w:rFonts w:asciiTheme="majorBidi" w:hAnsiTheme="majorBidi" w:cstheme="majorBidi"/>
          <w:sz w:val="24"/>
          <w:szCs w:val="24"/>
          <w:lang w:val="en-US"/>
        </w:rPr>
        <w:t xml:space="preserve"> pada Mahasiswa Semester V Mata Kuliah Pembelajaran Aqidah Akhlak Prodi PAI Fakultas Tarbiyah dan Ilmu Keguruan IAIN Padangsidimpuan </w:t>
      </w:r>
    </w:p>
    <w:p w:rsidR="00FC0B5D" w:rsidRPr="008461BA" w:rsidRDefault="00FC0B5D" w:rsidP="00FC0B5D">
      <w:pPr>
        <w:spacing w:after="0" w:line="240" w:lineRule="auto"/>
        <w:jc w:val="center"/>
        <w:rPr>
          <w:rFonts w:asciiTheme="majorBidi" w:hAnsiTheme="majorBidi" w:cstheme="majorBidi"/>
          <w:sz w:val="24"/>
          <w:szCs w:val="24"/>
          <w:lang w:val="en-US"/>
        </w:rPr>
      </w:pPr>
    </w:p>
    <w:p w:rsidR="00FC0B5D" w:rsidRPr="00FC0B5D" w:rsidRDefault="00065E0B" w:rsidP="00FC0B5D">
      <w:pPr>
        <w:spacing w:after="0" w:line="240" w:lineRule="auto"/>
        <w:jc w:val="center"/>
        <w:rPr>
          <w:rFonts w:asciiTheme="majorBidi" w:hAnsiTheme="majorBidi" w:cstheme="majorBidi"/>
          <w:b/>
          <w:bCs/>
          <w:sz w:val="24"/>
          <w:szCs w:val="24"/>
          <w:lang w:val="en-US"/>
        </w:rPr>
      </w:pPr>
      <w:r w:rsidRPr="00FC0B5D">
        <w:rPr>
          <w:rFonts w:asciiTheme="majorBidi" w:hAnsiTheme="majorBidi" w:cstheme="majorBidi"/>
          <w:b/>
          <w:bCs/>
          <w:sz w:val="24"/>
          <w:szCs w:val="24"/>
          <w:lang w:val="en-US"/>
        </w:rPr>
        <w:t>Nursri Hayati</w:t>
      </w:r>
      <w:r w:rsidR="00AA22F0" w:rsidRPr="00FC0B5D">
        <w:rPr>
          <w:rFonts w:asciiTheme="majorBidi" w:hAnsiTheme="majorBidi" w:cstheme="majorBidi"/>
          <w:b/>
          <w:bCs/>
          <w:sz w:val="24"/>
          <w:szCs w:val="24"/>
          <w:lang w:val="en-US"/>
        </w:rPr>
        <w:t xml:space="preserve"> </w:t>
      </w:r>
    </w:p>
    <w:p w:rsidR="00160931" w:rsidRDefault="00AA22F0" w:rsidP="00FC0B5D">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rogram Studi Pendidikan </w:t>
      </w:r>
      <w:r w:rsidR="00FC0B5D">
        <w:rPr>
          <w:rFonts w:asciiTheme="majorBidi" w:hAnsiTheme="majorBidi" w:cstheme="majorBidi"/>
          <w:sz w:val="24"/>
          <w:szCs w:val="24"/>
          <w:lang w:val="en-US"/>
        </w:rPr>
        <w:t>Agama Islam IAIN Padangsidimpuan</w:t>
      </w:r>
    </w:p>
    <w:p w:rsidR="00AA22F0" w:rsidRPr="00F1146F" w:rsidRDefault="00AA22F0" w:rsidP="00FC0B5D">
      <w:pPr>
        <w:spacing w:after="0" w:line="240" w:lineRule="auto"/>
        <w:jc w:val="center"/>
        <w:rPr>
          <w:rFonts w:asciiTheme="majorBidi" w:hAnsiTheme="majorBidi" w:cstheme="majorBidi"/>
          <w:color w:val="4472C4" w:themeColor="accent1"/>
          <w:sz w:val="24"/>
          <w:szCs w:val="24"/>
          <w:lang w:val="en-US"/>
        </w:rPr>
      </w:pPr>
      <w:r w:rsidRPr="00F1146F">
        <w:rPr>
          <w:rFonts w:asciiTheme="majorBidi" w:hAnsiTheme="majorBidi" w:cstheme="majorBidi"/>
          <w:color w:val="4472C4" w:themeColor="accent1"/>
          <w:sz w:val="24"/>
          <w:szCs w:val="24"/>
          <w:lang w:val="en-US"/>
        </w:rPr>
        <w:t>email: nursri.hayati.arif@gmail.com</w:t>
      </w:r>
    </w:p>
    <w:p w:rsidR="00F1146F" w:rsidRPr="00F1146F" w:rsidRDefault="00F1146F" w:rsidP="00F1146F">
      <w:pPr>
        <w:rPr>
          <w:rFonts w:asciiTheme="majorBidi" w:hAnsiTheme="majorBidi" w:cstheme="majorBidi"/>
          <w:color w:val="4472C4" w:themeColor="accent1"/>
          <w:sz w:val="24"/>
          <w:szCs w:val="24"/>
          <w:lang w:val="en-US"/>
        </w:rPr>
      </w:pPr>
    </w:p>
    <w:p w:rsidR="00FC0B5D" w:rsidRPr="00F1146F" w:rsidRDefault="00FC0B5D" w:rsidP="00FC0B5D">
      <w:pPr>
        <w:jc w:val="center"/>
        <w:rPr>
          <w:rFonts w:asciiTheme="majorBidi" w:hAnsiTheme="majorBidi" w:cstheme="majorBidi"/>
          <w:b/>
          <w:bCs/>
          <w:sz w:val="24"/>
          <w:szCs w:val="24"/>
          <w:lang w:val="en-US"/>
        </w:rPr>
      </w:pPr>
      <w:r w:rsidRPr="00F1146F">
        <w:rPr>
          <w:rFonts w:asciiTheme="majorBidi" w:hAnsiTheme="majorBidi" w:cstheme="majorBidi"/>
          <w:b/>
          <w:bCs/>
          <w:sz w:val="24"/>
          <w:szCs w:val="24"/>
          <w:lang w:val="en-US"/>
        </w:rPr>
        <w:t>ABSTRACT</w:t>
      </w:r>
    </w:p>
    <w:p w:rsidR="00FC0B5D" w:rsidRPr="00F9689D" w:rsidRDefault="00FC0B5D" w:rsidP="00FC0B5D">
      <w:pPr>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This paper is entitled Implementation of the </w:t>
      </w:r>
      <w:r w:rsidRPr="00DE3397">
        <w:rPr>
          <w:rFonts w:asciiTheme="majorBidi" w:hAnsiTheme="majorBidi" w:cstheme="majorBidi"/>
          <w:i/>
          <w:iCs/>
          <w:sz w:val="24"/>
          <w:szCs w:val="24"/>
          <w:lang w:val="en-US"/>
        </w:rPr>
        <w:t>Quizizz</w:t>
      </w:r>
      <w:r>
        <w:rPr>
          <w:rFonts w:asciiTheme="majorBidi" w:hAnsiTheme="majorBidi" w:cstheme="majorBidi"/>
          <w:sz w:val="24"/>
          <w:szCs w:val="24"/>
          <w:lang w:val="en-US"/>
        </w:rPr>
        <w:t xml:space="preserve"> Application as a Learning media for Fifth Semester Students of the Aqidah Akhlak Learning Course at the PAI Faculty of Tarbiyah and teacher Training at IAIN Padangsidimpuan. This study aims to find out how the steps for implementing the </w:t>
      </w:r>
      <w:r w:rsidRPr="00DE3397">
        <w:rPr>
          <w:rFonts w:asciiTheme="majorBidi" w:hAnsiTheme="majorBidi" w:cstheme="majorBidi"/>
          <w:i/>
          <w:iCs/>
          <w:sz w:val="24"/>
          <w:szCs w:val="24"/>
          <w:lang w:val="en-US"/>
        </w:rPr>
        <w:t>Quizizz</w:t>
      </w:r>
      <w:r>
        <w:rPr>
          <w:rFonts w:asciiTheme="majorBidi" w:hAnsiTheme="majorBidi" w:cstheme="majorBidi"/>
          <w:i/>
          <w:iCs/>
          <w:sz w:val="24"/>
          <w:szCs w:val="24"/>
          <w:lang w:val="en-US"/>
        </w:rPr>
        <w:t xml:space="preserve"> Apllication</w:t>
      </w:r>
      <w:r>
        <w:rPr>
          <w:rFonts w:asciiTheme="majorBidi" w:hAnsiTheme="majorBidi" w:cstheme="majorBidi"/>
          <w:sz w:val="24"/>
          <w:szCs w:val="24"/>
          <w:lang w:val="en-US"/>
        </w:rPr>
        <w:t xml:space="preserve"> as learning media for students in the fifth semester of the Aqidah Akhlak Learning Course at the PAI Program Faculty of Tarbiyah and Teacher Training IAIN Padangsidimpuan, What are the obstavle faced in implementing the </w:t>
      </w:r>
      <w:r w:rsidRPr="00DE3397">
        <w:rPr>
          <w:rFonts w:asciiTheme="majorBidi" w:hAnsiTheme="majorBidi" w:cstheme="majorBidi"/>
          <w:i/>
          <w:iCs/>
          <w:sz w:val="24"/>
          <w:szCs w:val="24"/>
          <w:lang w:val="en-US"/>
        </w:rPr>
        <w:t>quizizz</w:t>
      </w:r>
      <w:r>
        <w:rPr>
          <w:rFonts w:asciiTheme="majorBidi" w:hAnsiTheme="majorBidi" w:cstheme="majorBidi"/>
          <w:i/>
          <w:iCs/>
          <w:sz w:val="24"/>
          <w:szCs w:val="24"/>
          <w:lang w:val="en-US"/>
        </w:rPr>
        <w:t xml:space="preserve"> </w:t>
      </w:r>
      <w:r w:rsidRPr="0021005A">
        <w:rPr>
          <w:rFonts w:asciiTheme="majorBidi" w:hAnsiTheme="majorBidi" w:cstheme="majorBidi"/>
          <w:sz w:val="24"/>
          <w:szCs w:val="24"/>
          <w:lang w:val="en-US"/>
        </w:rPr>
        <w:t xml:space="preserve">applicatin as a learning media in the acurse aqidah and akhlak </w:t>
      </w:r>
      <w:r>
        <w:rPr>
          <w:rFonts w:asciiTheme="majorBidi" w:hAnsiTheme="majorBidi" w:cstheme="majorBidi"/>
          <w:sz w:val="24"/>
          <w:szCs w:val="24"/>
          <w:lang w:val="en-US"/>
        </w:rPr>
        <w:t xml:space="preserve">in the fifth semester of PAI IAIN Padangsidimpuan. This study uses a qualitative approach with descriptve analysis methode. Data collection by using intruments of interviews, documentation, and observation. Then analyzed using triangulation techniques. The results of this study indicate that the use of the </w:t>
      </w:r>
      <w:r w:rsidRPr="00DE3397">
        <w:rPr>
          <w:rFonts w:asciiTheme="majorBidi" w:hAnsiTheme="majorBidi" w:cstheme="majorBidi"/>
          <w:i/>
          <w:iCs/>
          <w:sz w:val="24"/>
          <w:szCs w:val="24"/>
          <w:lang w:val="en-US"/>
        </w:rPr>
        <w:t>quizizz</w:t>
      </w:r>
      <w:r>
        <w:rPr>
          <w:rFonts w:asciiTheme="majorBidi" w:hAnsiTheme="majorBidi" w:cstheme="majorBidi"/>
          <w:sz w:val="24"/>
          <w:szCs w:val="24"/>
          <w:lang w:val="en-US"/>
        </w:rPr>
        <w:t xml:space="preserve"> application as a learning media is an alternative solution in online learning and is an effort to respond the digital-based industrial revolution 4.0 era. The </w:t>
      </w:r>
      <w:r w:rsidRPr="00DE3397">
        <w:rPr>
          <w:rFonts w:asciiTheme="majorBidi" w:hAnsiTheme="majorBidi" w:cstheme="majorBidi"/>
          <w:i/>
          <w:iCs/>
          <w:sz w:val="24"/>
          <w:szCs w:val="24"/>
          <w:lang w:val="en-US"/>
        </w:rPr>
        <w:t>quizizz</w:t>
      </w:r>
      <w:r>
        <w:rPr>
          <w:rFonts w:asciiTheme="majorBidi" w:hAnsiTheme="majorBidi" w:cstheme="majorBidi"/>
          <w:sz w:val="24"/>
          <w:szCs w:val="24"/>
          <w:lang w:val="en-US"/>
        </w:rPr>
        <w:t xml:space="preserve"> application is in the form of an online game that  contains learning material for moral aqidah, which attraccts student`s interest and enthusiasm because the presentation of this application is interactive and communicative. Constraints faced in the use of this </w:t>
      </w:r>
      <w:r w:rsidRPr="00DE3397">
        <w:rPr>
          <w:rFonts w:asciiTheme="majorBidi" w:hAnsiTheme="majorBidi" w:cstheme="majorBidi"/>
          <w:i/>
          <w:iCs/>
          <w:sz w:val="24"/>
          <w:szCs w:val="24"/>
          <w:lang w:val="en-US"/>
        </w:rPr>
        <w:t>quizizz</w:t>
      </w:r>
      <w:r>
        <w:rPr>
          <w:rFonts w:asciiTheme="majorBidi" w:hAnsiTheme="majorBidi" w:cstheme="majorBidi"/>
          <w:sz w:val="24"/>
          <w:szCs w:val="24"/>
          <w:lang w:val="en-US"/>
        </w:rPr>
        <w:t xml:space="preserve"> application are related to network problems. Unstable network conditions in the student residence area. Another obstacle in implementing this application is that are students who use two accounts when joining </w:t>
      </w:r>
      <w:r w:rsidRPr="00DE3397">
        <w:rPr>
          <w:rFonts w:asciiTheme="majorBidi" w:hAnsiTheme="majorBidi" w:cstheme="majorBidi"/>
          <w:i/>
          <w:iCs/>
          <w:sz w:val="24"/>
          <w:szCs w:val="24"/>
          <w:lang w:val="en-US"/>
        </w:rPr>
        <w:t>quizizz</w:t>
      </w:r>
      <w:r>
        <w:rPr>
          <w:rFonts w:asciiTheme="majorBidi" w:hAnsiTheme="majorBidi" w:cstheme="majorBidi"/>
          <w:sz w:val="24"/>
          <w:szCs w:val="24"/>
          <w:lang w:val="en-US"/>
        </w:rPr>
        <w:t xml:space="preserve">. </w:t>
      </w:r>
    </w:p>
    <w:p w:rsidR="00FC0B5D" w:rsidRPr="008461BA" w:rsidRDefault="00FC0B5D" w:rsidP="00FC0B5D">
      <w:pPr>
        <w:jc w:val="both"/>
        <w:rPr>
          <w:rFonts w:asciiTheme="majorBidi" w:hAnsiTheme="majorBidi" w:cstheme="majorBidi"/>
          <w:i/>
          <w:iCs/>
          <w:sz w:val="24"/>
          <w:szCs w:val="24"/>
          <w:lang w:val="en-US"/>
        </w:rPr>
      </w:pPr>
      <w:r w:rsidRPr="008461BA">
        <w:rPr>
          <w:rFonts w:asciiTheme="majorBidi" w:hAnsiTheme="majorBidi" w:cstheme="majorBidi"/>
          <w:i/>
          <w:iCs/>
          <w:sz w:val="24"/>
          <w:szCs w:val="24"/>
          <w:lang w:val="en-US"/>
        </w:rPr>
        <w:t>Ke</w:t>
      </w:r>
      <w:r>
        <w:rPr>
          <w:rFonts w:asciiTheme="majorBidi" w:hAnsiTheme="majorBidi" w:cstheme="majorBidi"/>
          <w:i/>
          <w:iCs/>
          <w:sz w:val="24"/>
          <w:szCs w:val="24"/>
          <w:lang w:val="en-US"/>
        </w:rPr>
        <w:t xml:space="preserve">ywords: Aplikasi </w:t>
      </w:r>
      <w:r w:rsidRPr="00DE3397">
        <w:rPr>
          <w:rFonts w:asciiTheme="majorBidi" w:hAnsiTheme="majorBidi" w:cstheme="majorBidi"/>
          <w:i/>
          <w:iCs/>
          <w:sz w:val="24"/>
          <w:szCs w:val="24"/>
          <w:lang w:val="en-US"/>
        </w:rPr>
        <w:t>Quizizz</w:t>
      </w:r>
      <w:r>
        <w:rPr>
          <w:rFonts w:asciiTheme="majorBidi" w:hAnsiTheme="majorBidi" w:cstheme="majorBidi"/>
          <w:i/>
          <w:iCs/>
          <w:sz w:val="24"/>
          <w:szCs w:val="24"/>
          <w:lang w:val="en-US"/>
        </w:rPr>
        <w:t>, Media, Revolusi Industri 4.0.</w:t>
      </w:r>
    </w:p>
    <w:p w:rsidR="00FC0B5D" w:rsidRDefault="00FC0B5D" w:rsidP="00FC0B5D">
      <w:pPr>
        <w:jc w:val="center"/>
        <w:rPr>
          <w:rFonts w:asciiTheme="majorBidi" w:hAnsiTheme="majorBidi" w:cstheme="majorBidi"/>
          <w:b/>
          <w:bCs/>
          <w:sz w:val="24"/>
          <w:szCs w:val="24"/>
          <w:lang w:val="en-US"/>
        </w:rPr>
      </w:pPr>
    </w:p>
    <w:p w:rsidR="00FD2786" w:rsidRPr="00F1146F" w:rsidRDefault="00FD2786" w:rsidP="00FC0B5D">
      <w:pPr>
        <w:jc w:val="center"/>
        <w:rPr>
          <w:rFonts w:asciiTheme="majorBidi" w:hAnsiTheme="majorBidi" w:cstheme="majorBidi"/>
          <w:b/>
          <w:bCs/>
          <w:sz w:val="24"/>
          <w:szCs w:val="24"/>
          <w:lang w:val="en-US"/>
        </w:rPr>
      </w:pPr>
      <w:r w:rsidRPr="00F1146F">
        <w:rPr>
          <w:rFonts w:asciiTheme="majorBidi" w:hAnsiTheme="majorBidi" w:cstheme="majorBidi"/>
          <w:b/>
          <w:bCs/>
          <w:sz w:val="24"/>
          <w:szCs w:val="24"/>
          <w:lang w:val="en-US"/>
        </w:rPr>
        <w:t>ABSTRAK</w:t>
      </w:r>
    </w:p>
    <w:p w:rsidR="006E7E46" w:rsidRPr="008461BA" w:rsidRDefault="00FD2786" w:rsidP="00160931">
      <w:pPr>
        <w:widowControl w:val="0"/>
        <w:autoSpaceDE w:val="0"/>
        <w:autoSpaceDN w:val="0"/>
        <w:adjustRightInd w:val="0"/>
        <w:spacing w:line="240" w:lineRule="auto"/>
        <w:jc w:val="both"/>
        <w:rPr>
          <w:rFonts w:asciiTheme="majorBidi" w:hAnsiTheme="majorBidi" w:cstheme="majorBidi"/>
          <w:sz w:val="24"/>
          <w:szCs w:val="24"/>
          <w:lang w:val="en-US"/>
        </w:rPr>
      </w:pPr>
      <w:r w:rsidRPr="008461BA">
        <w:rPr>
          <w:rFonts w:asciiTheme="majorBidi" w:hAnsiTheme="majorBidi" w:cstheme="majorBidi"/>
          <w:sz w:val="24"/>
          <w:szCs w:val="24"/>
          <w:lang w:val="en-US"/>
        </w:rPr>
        <w:t xml:space="preserve">Tulisan ini </w:t>
      </w:r>
      <w:r w:rsidR="00DB5C0D">
        <w:rPr>
          <w:rFonts w:asciiTheme="majorBidi" w:hAnsiTheme="majorBidi" w:cstheme="majorBidi"/>
          <w:sz w:val="24"/>
          <w:szCs w:val="24"/>
          <w:lang w:val="en-US"/>
        </w:rPr>
        <w:t xml:space="preserve">berjudul Pemanfaatan Aplikasi </w:t>
      </w:r>
      <w:r w:rsidR="00DE3397" w:rsidRPr="00DE3397">
        <w:rPr>
          <w:rFonts w:asciiTheme="majorBidi" w:hAnsiTheme="majorBidi" w:cstheme="majorBidi"/>
          <w:i/>
          <w:iCs/>
          <w:sz w:val="24"/>
          <w:szCs w:val="24"/>
          <w:lang w:val="en-US"/>
        </w:rPr>
        <w:t>Quizizz</w:t>
      </w:r>
      <w:r w:rsidR="00DB5C0D">
        <w:rPr>
          <w:rFonts w:asciiTheme="majorBidi" w:hAnsiTheme="majorBidi" w:cstheme="majorBidi"/>
          <w:sz w:val="24"/>
          <w:szCs w:val="24"/>
          <w:lang w:val="en-US"/>
        </w:rPr>
        <w:t xml:space="preserve"> sebagai Media Pembelajaran Daring pada Mahasiswa Semester V Mata Kuliah Pembelajaran Aqidah Akhlak Prodi PAI Fakultas Tarbiyah dan Ilmu Keguruan IAIN Padangsidimpuan. Penelitian ini bertujuan untuk mengetahuai</w:t>
      </w:r>
      <w:r w:rsidR="00535389">
        <w:rPr>
          <w:rFonts w:asciiTheme="majorBidi" w:hAnsiTheme="majorBidi" w:cstheme="majorBidi"/>
          <w:sz w:val="24"/>
          <w:szCs w:val="24"/>
          <w:lang w:val="en-US"/>
        </w:rPr>
        <w:t xml:space="preserve"> bagaimana langkah-langkah penerapan</w:t>
      </w:r>
      <w:r w:rsidR="0084612E">
        <w:rPr>
          <w:rFonts w:asciiTheme="majorBidi" w:hAnsiTheme="majorBidi" w:cstheme="majorBidi"/>
          <w:sz w:val="24"/>
          <w:szCs w:val="24"/>
          <w:lang w:val="en-US"/>
        </w:rPr>
        <w:t xml:space="preserve"> aplikasi </w:t>
      </w:r>
      <w:r w:rsidR="00DE3397" w:rsidRPr="00DE3397">
        <w:rPr>
          <w:rFonts w:asciiTheme="majorBidi" w:hAnsiTheme="majorBidi" w:cstheme="majorBidi"/>
          <w:i/>
          <w:iCs/>
          <w:sz w:val="24"/>
          <w:szCs w:val="24"/>
          <w:lang w:val="en-US"/>
        </w:rPr>
        <w:t>quizizz</w:t>
      </w:r>
      <w:r w:rsidR="0084612E">
        <w:rPr>
          <w:rFonts w:asciiTheme="majorBidi" w:hAnsiTheme="majorBidi" w:cstheme="majorBidi"/>
          <w:sz w:val="24"/>
          <w:szCs w:val="24"/>
          <w:lang w:val="en-US"/>
        </w:rPr>
        <w:t xml:space="preserve"> sebagai media pembelajaran daring pada mahasiswa semester V Mata kuliah Pembelajaran Aqidah Akhlak Prodi PAI Fakultas Tarbiyah dan Il</w:t>
      </w:r>
      <w:r w:rsidR="00535389">
        <w:rPr>
          <w:rFonts w:asciiTheme="majorBidi" w:hAnsiTheme="majorBidi" w:cstheme="majorBidi"/>
          <w:sz w:val="24"/>
          <w:szCs w:val="24"/>
          <w:lang w:val="en-US"/>
        </w:rPr>
        <w:t>mu Keguruan IAIN Padangsidimpua, apa saja kendala yang dihadapai dalam</w:t>
      </w:r>
      <w:r w:rsidR="00F41AD1">
        <w:rPr>
          <w:rFonts w:asciiTheme="majorBidi" w:hAnsiTheme="majorBidi" w:cstheme="majorBidi"/>
          <w:sz w:val="24"/>
          <w:szCs w:val="24"/>
          <w:lang w:val="en-US"/>
        </w:rPr>
        <w:t xml:space="preserve"> menerapkan aplikasi </w:t>
      </w:r>
      <w:r w:rsidR="00DE3397" w:rsidRPr="00DE3397">
        <w:rPr>
          <w:rFonts w:asciiTheme="majorBidi" w:hAnsiTheme="majorBidi" w:cstheme="majorBidi"/>
          <w:i/>
          <w:iCs/>
          <w:sz w:val="24"/>
          <w:szCs w:val="24"/>
          <w:lang w:val="en-US"/>
        </w:rPr>
        <w:t>quizizz</w:t>
      </w:r>
      <w:r w:rsidR="00F41AD1">
        <w:rPr>
          <w:rFonts w:asciiTheme="majorBidi" w:hAnsiTheme="majorBidi" w:cstheme="majorBidi"/>
          <w:sz w:val="24"/>
          <w:szCs w:val="24"/>
          <w:lang w:val="en-US"/>
        </w:rPr>
        <w:t xml:space="preserve"> sebagai media pembelajaran pada </w:t>
      </w:r>
      <w:r w:rsidR="00F41AD1">
        <w:rPr>
          <w:rFonts w:asciiTheme="majorBidi" w:hAnsiTheme="majorBidi" w:cstheme="majorBidi"/>
          <w:sz w:val="24"/>
          <w:szCs w:val="24"/>
          <w:lang w:val="en-US"/>
        </w:rPr>
        <w:lastRenderedPageBreak/>
        <w:t>mata kuliah pembelajaran aqidah akhlak semester V Prodi PAI IAIN Padangsidimpuan</w:t>
      </w:r>
      <w:r w:rsidR="00042A34">
        <w:rPr>
          <w:rFonts w:asciiTheme="majorBidi" w:hAnsiTheme="majorBidi" w:cstheme="majorBidi"/>
          <w:sz w:val="24"/>
          <w:szCs w:val="24"/>
          <w:lang w:val="en-US"/>
        </w:rPr>
        <w:t xml:space="preserve">. </w:t>
      </w:r>
      <w:r w:rsidR="00971C0A" w:rsidRPr="00F41AD1">
        <w:rPr>
          <w:rFonts w:asciiTheme="majorBidi" w:hAnsiTheme="majorBidi" w:cstheme="majorBidi"/>
          <w:sz w:val="24"/>
          <w:szCs w:val="24"/>
          <w:lang w:val="en-US"/>
        </w:rPr>
        <w:t>Penelitian</w:t>
      </w:r>
      <w:r w:rsidR="00971C0A" w:rsidRPr="008461BA">
        <w:rPr>
          <w:rFonts w:asciiTheme="majorBidi" w:hAnsiTheme="majorBidi" w:cstheme="majorBidi"/>
          <w:sz w:val="24"/>
          <w:szCs w:val="24"/>
          <w:lang w:val="en-US"/>
        </w:rPr>
        <w:t xml:space="preserve"> ini menggunakan pendekatan kualitatif dengan metode analisis deskriptif. Pengumpulan data digunakan dengan menggunakan instrumen berupa </w:t>
      </w:r>
      <w:r w:rsidR="00393268" w:rsidRPr="008461BA">
        <w:rPr>
          <w:rFonts w:asciiTheme="majorBidi" w:hAnsiTheme="majorBidi" w:cstheme="majorBidi"/>
          <w:sz w:val="24"/>
          <w:szCs w:val="24"/>
          <w:lang w:val="en-US"/>
        </w:rPr>
        <w:t>wawancara, dokumentasi dan observasi selanjutnya dianalisis menggunakan teknik triangulasi. Hasil penelitian ini menu</w:t>
      </w:r>
      <w:r w:rsidR="008D4B6F">
        <w:rPr>
          <w:rFonts w:asciiTheme="majorBidi" w:hAnsiTheme="majorBidi" w:cstheme="majorBidi"/>
          <w:sz w:val="24"/>
          <w:szCs w:val="24"/>
          <w:lang w:val="en-US"/>
        </w:rPr>
        <w:t xml:space="preserve">njukkan bahwa pemanfaatan aplikasi </w:t>
      </w:r>
      <w:r w:rsidR="00DE3397" w:rsidRPr="00DE3397">
        <w:rPr>
          <w:rFonts w:asciiTheme="majorBidi" w:hAnsiTheme="majorBidi" w:cstheme="majorBidi"/>
          <w:i/>
          <w:iCs/>
          <w:sz w:val="24"/>
          <w:szCs w:val="24"/>
          <w:lang w:val="en-US"/>
        </w:rPr>
        <w:t>quizizz</w:t>
      </w:r>
      <w:r w:rsidR="008D4B6F">
        <w:rPr>
          <w:rFonts w:asciiTheme="majorBidi" w:hAnsiTheme="majorBidi" w:cstheme="majorBidi"/>
          <w:sz w:val="24"/>
          <w:szCs w:val="24"/>
          <w:lang w:val="en-US"/>
        </w:rPr>
        <w:t xml:space="preserve"> sebagai media pembelajaran merupakan solusi alternatif pada pembelajaran daring serta m</w:t>
      </w:r>
      <w:r w:rsidR="00A974D2">
        <w:rPr>
          <w:rFonts w:asciiTheme="majorBidi" w:hAnsiTheme="majorBidi" w:cstheme="majorBidi"/>
          <w:sz w:val="24"/>
          <w:szCs w:val="24"/>
          <w:lang w:val="en-US"/>
        </w:rPr>
        <w:t>e</w:t>
      </w:r>
      <w:r w:rsidR="008D4B6F">
        <w:rPr>
          <w:rFonts w:asciiTheme="majorBidi" w:hAnsiTheme="majorBidi" w:cstheme="majorBidi"/>
          <w:sz w:val="24"/>
          <w:szCs w:val="24"/>
          <w:lang w:val="en-US"/>
        </w:rPr>
        <w:t xml:space="preserve">rupakan upaya menyikapi era revolusi industri 4.0 yang berbasis digital. Aplikasi </w:t>
      </w:r>
      <w:r w:rsidR="00DE3397" w:rsidRPr="00DE3397">
        <w:rPr>
          <w:rFonts w:asciiTheme="majorBidi" w:hAnsiTheme="majorBidi" w:cstheme="majorBidi"/>
          <w:i/>
          <w:iCs/>
          <w:sz w:val="24"/>
          <w:szCs w:val="24"/>
          <w:lang w:val="en-US"/>
        </w:rPr>
        <w:t>quizizz</w:t>
      </w:r>
      <w:r w:rsidR="008D4B6F">
        <w:rPr>
          <w:rFonts w:asciiTheme="majorBidi" w:hAnsiTheme="majorBidi" w:cstheme="majorBidi"/>
          <w:sz w:val="24"/>
          <w:szCs w:val="24"/>
          <w:lang w:val="en-US"/>
        </w:rPr>
        <w:t xml:space="preserve"> berbentuk game online yang memuat materi pembelajaran aqidah akhlak </w:t>
      </w:r>
      <w:r w:rsidR="00FC0B5D">
        <w:rPr>
          <w:rFonts w:asciiTheme="majorBidi" w:hAnsiTheme="majorBidi" w:cstheme="majorBidi"/>
          <w:sz w:val="24"/>
          <w:szCs w:val="24"/>
          <w:lang w:val="en-US"/>
        </w:rPr>
        <w:t xml:space="preserve">yang </w:t>
      </w:r>
      <w:r w:rsidR="008D4B6F">
        <w:rPr>
          <w:rFonts w:asciiTheme="majorBidi" w:hAnsiTheme="majorBidi" w:cstheme="majorBidi"/>
          <w:sz w:val="24"/>
          <w:szCs w:val="24"/>
          <w:lang w:val="en-US"/>
        </w:rPr>
        <w:t xml:space="preserve">menarik minat mahasiswa dan antuasias mahasiswa karena penyajian aplikasi </w:t>
      </w:r>
      <w:r w:rsidR="00A974D2">
        <w:rPr>
          <w:rFonts w:asciiTheme="majorBidi" w:hAnsiTheme="majorBidi" w:cstheme="majorBidi"/>
          <w:sz w:val="24"/>
          <w:szCs w:val="24"/>
          <w:lang w:val="en-US"/>
        </w:rPr>
        <w:t xml:space="preserve">ini yang interaktif dan komunikatif. Kendala yang dihadapai dalam pemanfaatan aplikasi </w:t>
      </w:r>
      <w:r w:rsidR="00DE3397" w:rsidRPr="00DE3397">
        <w:rPr>
          <w:rFonts w:asciiTheme="majorBidi" w:hAnsiTheme="majorBidi" w:cstheme="majorBidi"/>
          <w:i/>
          <w:iCs/>
          <w:sz w:val="24"/>
          <w:szCs w:val="24"/>
          <w:lang w:val="en-US"/>
        </w:rPr>
        <w:t>quizizz</w:t>
      </w:r>
      <w:r w:rsidR="00A974D2">
        <w:rPr>
          <w:rFonts w:asciiTheme="majorBidi" w:hAnsiTheme="majorBidi" w:cstheme="majorBidi"/>
          <w:sz w:val="24"/>
          <w:szCs w:val="24"/>
          <w:lang w:val="en-US"/>
        </w:rPr>
        <w:t xml:space="preserve"> ini adalah terkait masalah jaringan. Kondisi jaringan</w:t>
      </w:r>
      <w:r w:rsidR="00042A34">
        <w:rPr>
          <w:rFonts w:asciiTheme="majorBidi" w:hAnsiTheme="majorBidi" w:cstheme="majorBidi"/>
          <w:sz w:val="24"/>
          <w:szCs w:val="24"/>
          <w:lang w:val="en-US"/>
        </w:rPr>
        <w:t xml:space="preserve"> </w:t>
      </w:r>
      <w:r w:rsidR="00A974D2">
        <w:rPr>
          <w:rFonts w:asciiTheme="majorBidi" w:hAnsiTheme="majorBidi" w:cstheme="majorBidi"/>
          <w:sz w:val="24"/>
          <w:szCs w:val="24"/>
          <w:lang w:val="en-US"/>
        </w:rPr>
        <w:t xml:space="preserve">di wilayah tempat tinggal mahasiswa yang tidak stabil. </w:t>
      </w:r>
      <w:r w:rsidR="00042A34">
        <w:rPr>
          <w:rFonts w:asciiTheme="majorBidi" w:hAnsiTheme="majorBidi" w:cstheme="majorBidi"/>
          <w:sz w:val="24"/>
          <w:szCs w:val="24"/>
          <w:lang w:val="en-US"/>
        </w:rPr>
        <w:t xml:space="preserve">Kendala lain dalam penerapan aplikasi ini yaitu terdapat mahasiswa yang menggunakan dua akun ketika join dalam </w:t>
      </w:r>
      <w:r w:rsidR="00DE3397" w:rsidRPr="00DE3397">
        <w:rPr>
          <w:rFonts w:asciiTheme="majorBidi" w:hAnsiTheme="majorBidi" w:cstheme="majorBidi"/>
          <w:i/>
          <w:iCs/>
          <w:sz w:val="24"/>
          <w:szCs w:val="24"/>
          <w:lang w:val="en-US"/>
        </w:rPr>
        <w:t>quizizz</w:t>
      </w:r>
      <w:r w:rsidR="00042A34" w:rsidRPr="00042A34">
        <w:rPr>
          <w:rFonts w:asciiTheme="majorBidi" w:hAnsiTheme="majorBidi" w:cstheme="majorBidi"/>
          <w:i/>
          <w:iCs/>
          <w:sz w:val="24"/>
          <w:szCs w:val="24"/>
          <w:lang w:val="en-US"/>
        </w:rPr>
        <w:t>.</w:t>
      </w:r>
    </w:p>
    <w:p w:rsidR="00FC0B5D" w:rsidRPr="00FC0B5D" w:rsidRDefault="00FC0B5D" w:rsidP="00160931">
      <w:pPr>
        <w:jc w:val="both"/>
        <w:rPr>
          <w:rFonts w:asciiTheme="majorBidi" w:hAnsiTheme="majorBidi" w:cstheme="majorBidi"/>
          <w:i/>
          <w:iCs/>
          <w:sz w:val="24"/>
          <w:szCs w:val="24"/>
          <w:lang w:val="en-US"/>
        </w:rPr>
      </w:pPr>
      <w:r w:rsidRPr="00FC0B5D">
        <w:rPr>
          <w:rFonts w:asciiTheme="majorBidi" w:hAnsiTheme="majorBidi" w:cstheme="majorBidi"/>
          <w:i/>
          <w:iCs/>
          <w:sz w:val="24"/>
          <w:szCs w:val="24"/>
          <w:lang w:val="en-US"/>
        </w:rPr>
        <w:t>Kata kunci: Aplikasi quizizz, Media, Revolusi Industri 4.0</w:t>
      </w:r>
    </w:p>
    <w:p w:rsidR="00FD2786" w:rsidRPr="00532627" w:rsidRDefault="00F1146F" w:rsidP="00160931">
      <w:pPr>
        <w:jc w:val="both"/>
        <w:rPr>
          <w:rFonts w:asciiTheme="majorBidi" w:hAnsiTheme="majorBidi" w:cstheme="majorBidi"/>
          <w:b/>
          <w:bCs/>
          <w:sz w:val="24"/>
          <w:szCs w:val="24"/>
          <w:lang w:val="en-US"/>
        </w:rPr>
      </w:pPr>
      <w:r w:rsidRPr="00532627">
        <w:rPr>
          <w:rFonts w:asciiTheme="majorBidi" w:hAnsiTheme="majorBidi" w:cstheme="majorBidi"/>
          <w:b/>
          <w:bCs/>
          <w:sz w:val="24"/>
          <w:szCs w:val="24"/>
          <w:lang w:val="en-US"/>
        </w:rPr>
        <w:t>PENDAHULUAN</w:t>
      </w:r>
    </w:p>
    <w:p w:rsidR="006E067F" w:rsidRDefault="00F1146F" w:rsidP="00044FFC">
      <w:pPr>
        <w:spacing w:after="0" w:line="360" w:lineRule="auto"/>
        <w:ind w:firstLine="709"/>
        <w:jc w:val="both"/>
        <w:rPr>
          <w:rFonts w:asciiTheme="majorBidi" w:hAnsiTheme="majorBidi" w:cstheme="majorBidi"/>
          <w:sz w:val="24"/>
          <w:szCs w:val="24"/>
        </w:rPr>
      </w:pPr>
      <w:r w:rsidRPr="008461BA">
        <w:rPr>
          <w:rFonts w:asciiTheme="majorBidi" w:hAnsiTheme="majorBidi" w:cstheme="majorBidi"/>
          <w:sz w:val="24"/>
          <w:szCs w:val="24"/>
          <w:lang w:val="en-US"/>
        </w:rPr>
        <w:tab/>
      </w:r>
      <w:r w:rsidR="00EB482D" w:rsidRPr="008461BA">
        <w:rPr>
          <w:rFonts w:asciiTheme="majorBidi" w:hAnsiTheme="majorBidi" w:cstheme="majorBidi"/>
          <w:sz w:val="24"/>
          <w:szCs w:val="24"/>
        </w:rPr>
        <w:t>Era revolusi industri 4.0 merupakan era teknologi baru. Dikatakan demikian, karena era ini dibangun di atas revolusi digital dan penggabungan beragam teknologi. Ciri khas dari revolusi ini yaitu internet yang semakin meluas, sistem teknologi digital sudah terkoneksi dengan sistem jaringan dan teknologi otomatisasi. Revolusi ini juga ditandai dengan peralihan dari tenaga otot ke tenaga mekanik yang akan berkembang hingga kondisi sekarang ini, di mana kekuatan kognitif telah mampu menciptakan produksi secara cepat dan dalam jumlah besar.</w:t>
      </w:r>
      <w:r w:rsidR="00532627">
        <w:rPr>
          <w:rFonts w:asciiTheme="majorBidi" w:hAnsiTheme="majorBidi" w:cstheme="majorBidi"/>
          <w:sz w:val="24"/>
          <w:szCs w:val="24"/>
        </w:rPr>
        <w:t xml:space="preserve"> (Klaus Scwab, 2019)</w:t>
      </w:r>
    </w:p>
    <w:p w:rsidR="00532627" w:rsidRDefault="006E067F" w:rsidP="00044FFC">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Hal senada diungkapkan oleh D. Abdul, bahwa digitalisasi merupakan suatu proses pengoperasian </w:t>
      </w:r>
      <w:r w:rsidR="00532627">
        <w:rPr>
          <w:rFonts w:asciiTheme="majorBidi" w:hAnsiTheme="majorBidi" w:cstheme="majorBidi"/>
          <w:sz w:val="24"/>
          <w:szCs w:val="24"/>
        </w:rPr>
        <w:t xml:space="preserve"> </w:t>
      </w:r>
      <w:r>
        <w:rPr>
          <w:rFonts w:asciiTheme="majorBidi" w:hAnsiTheme="majorBidi" w:cstheme="majorBidi"/>
          <w:sz w:val="24"/>
          <w:szCs w:val="24"/>
        </w:rPr>
        <w:t>yang otomatisasi dengan menggunakan perangkat komputer yang terkoneksi oleh jaringan sehingga informasi dapat terbaca.</w:t>
      </w:r>
      <w:r w:rsidR="009B5156">
        <w:rPr>
          <w:rFonts w:asciiTheme="majorBidi" w:hAnsiTheme="majorBidi" w:cstheme="majorBidi"/>
          <w:sz w:val="24"/>
          <w:szCs w:val="24"/>
        </w:rPr>
        <w:fldChar w:fldCharType="begin" w:fldLock="1"/>
      </w:r>
      <w:r w:rsidR="005E61C5">
        <w:rPr>
          <w:rFonts w:asciiTheme="majorBidi" w:hAnsiTheme="majorBidi" w:cstheme="majorBidi"/>
          <w:sz w:val="24"/>
          <w:szCs w:val="24"/>
        </w:rPr>
        <w:instrText>ADDIN CSL_CITATION {"citationItems":[{"id":"ITEM-1","itemData":{"author":[{"dropping-particle":"","family":"Abdul","given":"Dewis","non-dropping-particle":"","parse-names":false,"suffix":""}],"id":"ITEM-1","issue":"2","issued":{"date-parts":[["2020"]]},"page":"76-81","title":"PEMANFAATAN MEDIA DIGITAL DALAM PEMBELAJARAN PAI","type":"article-journal","volume":"5"},"uris":["http://www.mendeley.com/documents/?uuid=6870e521-0913-406c-bb19-084950698be2"]}],"mendeley":{"formattedCitation":"(Abdul, 2020)","plainTextFormattedCitation":"(Abdul, 2020)","previouslyFormattedCitation":"(Abdul, 2020)"},"properties":{"noteIndex":0},"schema":"https://github.com/citation-style-language/schema/raw/master/csl-citation.json"}</w:instrText>
      </w:r>
      <w:r w:rsidR="009B5156">
        <w:rPr>
          <w:rFonts w:asciiTheme="majorBidi" w:hAnsiTheme="majorBidi" w:cstheme="majorBidi"/>
          <w:sz w:val="24"/>
          <w:szCs w:val="24"/>
        </w:rPr>
        <w:fldChar w:fldCharType="separate"/>
      </w:r>
      <w:r w:rsidRPr="006E067F">
        <w:rPr>
          <w:rFonts w:asciiTheme="majorBidi" w:hAnsiTheme="majorBidi" w:cstheme="majorBidi"/>
          <w:noProof/>
          <w:sz w:val="24"/>
          <w:szCs w:val="24"/>
        </w:rPr>
        <w:t>(Abdul, 2020)</w:t>
      </w:r>
      <w:r w:rsidR="009B5156">
        <w:rPr>
          <w:rFonts w:asciiTheme="majorBidi" w:hAnsiTheme="majorBidi" w:cstheme="majorBidi"/>
          <w:sz w:val="24"/>
          <w:szCs w:val="24"/>
        </w:rPr>
        <w:fldChar w:fldCharType="end"/>
      </w:r>
    </w:p>
    <w:p w:rsidR="00EB482D" w:rsidRPr="00532627" w:rsidRDefault="00EB482D" w:rsidP="00160931">
      <w:pPr>
        <w:spacing w:after="0" w:line="360" w:lineRule="auto"/>
        <w:ind w:firstLine="709"/>
        <w:jc w:val="both"/>
        <w:rPr>
          <w:rFonts w:asciiTheme="majorBidi" w:hAnsiTheme="majorBidi" w:cstheme="majorBidi"/>
          <w:iCs/>
          <w:sz w:val="24"/>
          <w:szCs w:val="24"/>
        </w:rPr>
      </w:pPr>
      <w:r w:rsidRPr="008461BA">
        <w:rPr>
          <w:rFonts w:asciiTheme="majorBidi" w:hAnsiTheme="majorBidi" w:cstheme="majorBidi"/>
          <w:sz w:val="24"/>
          <w:szCs w:val="24"/>
        </w:rPr>
        <w:t>Menurut Brad Keywell sebagaimana dikutip oleh Muhammad Zuhdi</w:t>
      </w:r>
      <w:r w:rsidRPr="008461BA">
        <w:rPr>
          <w:rFonts w:asciiTheme="majorBidi" w:hAnsiTheme="majorBidi" w:cstheme="majorBidi"/>
          <w:i/>
          <w:sz w:val="24"/>
          <w:szCs w:val="24"/>
        </w:rPr>
        <w:t xml:space="preserve"> “The fourt industrial revolution is about empowering people, not the rise of the machines”</w:t>
      </w:r>
      <w:r w:rsidRPr="008461BA">
        <w:rPr>
          <w:rFonts w:asciiTheme="majorBidi" w:hAnsiTheme="majorBidi" w:cstheme="majorBidi"/>
          <w:sz w:val="24"/>
          <w:szCs w:val="24"/>
        </w:rPr>
        <w:t xml:space="preserve">. Lebih lanjut ia menyebutkan </w:t>
      </w:r>
      <w:r w:rsidRPr="008461BA">
        <w:rPr>
          <w:rFonts w:asciiTheme="majorBidi" w:hAnsiTheme="majorBidi" w:cstheme="majorBidi"/>
          <w:i/>
          <w:sz w:val="24"/>
          <w:szCs w:val="24"/>
        </w:rPr>
        <w:t>“4.0 industrial revolution: internet of things, more digital world, more automation, use of robot in industry, artificial intelligence</w:t>
      </w:r>
      <w:r w:rsidR="00532627">
        <w:rPr>
          <w:rFonts w:asciiTheme="majorBidi" w:hAnsiTheme="majorBidi" w:cstheme="majorBidi"/>
          <w:i/>
          <w:sz w:val="24"/>
          <w:szCs w:val="24"/>
        </w:rPr>
        <w:t>.</w:t>
      </w:r>
      <w:r w:rsidR="00532627">
        <w:rPr>
          <w:rFonts w:asciiTheme="majorBidi" w:hAnsiTheme="majorBidi" w:cstheme="majorBidi"/>
          <w:iCs/>
          <w:sz w:val="24"/>
          <w:szCs w:val="24"/>
        </w:rPr>
        <w:t xml:space="preserve"> (Muhammad Zudi, 2018)</w:t>
      </w:r>
    </w:p>
    <w:p w:rsidR="00EB482D" w:rsidRPr="008461BA" w:rsidRDefault="00EB482D" w:rsidP="003E2530">
      <w:pPr>
        <w:spacing w:after="0" w:line="360" w:lineRule="auto"/>
        <w:ind w:firstLine="709"/>
        <w:jc w:val="both"/>
        <w:rPr>
          <w:rFonts w:asciiTheme="majorBidi" w:hAnsiTheme="majorBidi" w:cstheme="majorBidi"/>
          <w:sz w:val="24"/>
          <w:szCs w:val="24"/>
        </w:rPr>
      </w:pPr>
      <w:r w:rsidRPr="008461BA">
        <w:rPr>
          <w:rFonts w:asciiTheme="majorBidi" w:hAnsiTheme="majorBidi" w:cstheme="majorBidi"/>
          <w:sz w:val="24"/>
          <w:szCs w:val="24"/>
        </w:rPr>
        <w:t xml:space="preserve">Tak dapat dipungkiri banyak kegiatan manusia yang sudah beralih dari pola manual ke pola digital. Interaksi antara manusia dengan teknologi semakin </w:t>
      </w:r>
      <w:r w:rsidRPr="008461BA">
        <w:rPr>
          <w:rFonts w:asciiTheme="majorBidi" w:hAnsiTheme="majorBidi" w:cstheme="majorBidi"/>
          <w:sz w:val="24"/>
          <w:szCs w:val="24"/>
        </w:rPr>
        <w:lastRenderedPageBreak/>
        <w:t>besar. Pola manual yang dulu sudah tersedia secara digital, baik aspek ekonomi, sosial, politik, budaya dan juga tentunya pendidikan.</w:t>
      </w:r>
      <w:r w:rsidR="009A7A44">
        <w:rPr>
          <w:rFonts w:asciiTheme="majorBidi" w:hAnsiTheme="majorBidi" w:cstheme="majorBidi"/>
          <w:sz w:val="24"/>
          <w:szCs w:val="24"/>
        </w:rPr>
        <w:t xml:space="preserve"> Perubahan tersebut tentu menuntut kemampuan manusia sebagai sumber daya untuk dapat mengembangkan kompetensinya di bidang teknologi, sehingga ia mampu menyahuti era tersebut dan turut berkontribusi dalam mencapai tujuan pembangunan nasional.</w:t>
      </w:r>
      <w:r w:rsidR="00044FFC">
        <w:rPr>
          <w:rFonts w:asciiTheme="majorBidi" w:hAnsiTheme="majorBidi" w:cstheme="majorBidi"/>
          <w:sz w:val="24"/>
          <w:szCs w:val="24"/>
        </w:rPr>
        <w:t xml:space="preserve"> Hal senada juga diungkapkan oleh Yus Muhammad Cholil dkk, bahwa kehadiran era revolusi industri 4.0 memberikan kemudahan bagi masyarakat dalam beraktivitas. Aktivitas menjadi lebih efektif dan efisien. </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author":[{"dropping-particle":"","family":"Cholily","given":"Yus Mochamad","non-dropping-particle":"","parse-names":false,"suffix":""},{"dropping-particle":"","family":"Putri","given":"Windy Tunas","non-dropping-particle":"","parse-names":false,"suffix":""},{"dropping-particle":"","family":"Kusgiarohmah","given":"Putri Ayu","non-dropping-particle":"","parse-names":false,"suffix":""}],"id":"ITEM-1","issued":{"date-parts":[["2019"]]},"page":"1-6","title":"Pembelajaran di era revolusi industri 4.0","type":"article-journal"},"uris":["http://www.mendeley.com/documents/?uuid=28285688-b635-4edc-aeb3-bdc181ebd8db"]}],"mendeley":{"formattedCitation":"(Cholily et al., 2019)","plainTextFormattedCitation":"(Cholily et al., 2019)","previouslyFormattedCitation":"(Cholily et al., 2019)"},"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Cholily et al., 2019)</w:t>
      </w:r>
      <w:r w:rsidR="009B5156">
        <w:rPr>
          <w:rFonts w:asciiTheme="majorBidi" w:hAnsiTheme="majorBidi" w:cstheme="majorBidi"/>
          <w:sz w:val="24"/>
          <w:szCs w:val="24"/>
        </w:rPr>
        <w:fldChar w:fldCharType="end"/>
      </w:r>
      <w:r w:rsidR="00044FFC">
        <w:rPr>
          <w:rFonts w:asciiTheme="majorBidi" w:hAnsiTheme="majorBidi" w:cstheme="majorBidi"/>
          <w:sz w:val="24"/>
          <w:szCs w:val="24"/>
        </w:rPr>
        <w:t xml:space="preserve">  </w:t>
      </w:r>
    </w:p>
    <w:p w:rsidR="006B5922" w:rsidRPr="008461BA" w:rsidRDefault="006B5922" w:rsidP="00160931">
      <w:pPr>
        <w:spacing w:after="0" w:line="360" w:lineRule="auto"/>
        <w:ind w:firstLine="709"/>
        <w:jc w:val="both"/>
        <w:rPr>
          <w:rFonts w:asciiTheme="majorBidi" w:hAnsiTheme="majorBidi" w:cstheme="majorBidi"/>
          <w:sz w:val="24"/>
          <w:szCs w:val="24"/>
        </w:rPr>
      </w:pPr>
      <w:r w:rsidRPr="008461BA">
        <w:rPr>
          <w:rFonts w:asciiTheme="majorBidi" w:hAnsiTheme="majorBidi" w:cstheme="majorBidi"/>
          <w:sz w:val="24"/>
          <w:szCs w:val="24"/>
        </w:rPr>
        <w:t>Masih di era revolusi industri 4.0,</w:t>
      </w:r>
      <w:r w:rsidR="00F1146F">
        <w:rPr>
          <w:rFonts w:asciiTheme="majorBidi" w:hAnsiTheme="majorBidi" w:cstheme="majorBidi"/>
          <w:sz w:val="24"/>
          <w:szCs w:val="24"/>
        </w:rPr>
        <w:t xml:space="preserve"> perubahan tersebut juga merambah ke aspek pendidikan.  Maka, </w:t>
      </w:r>
      <w:r w:rsidRPr="008461BA">
        <w:rPr>
          <w:rFonts w:asciiTheme="majorBidi" w:hAnsiTheme="majorBidi" w:cstheme="majorBidi"/>
          <w:sz w:val="24"/>
          <w:szCs w:val="24"/>
        </w:rPr>
        <w:t xml:space="preserve">pendidik/ dosen diharapkan mampu beradaptasi dan memberikan kontribusi dalam menyikapi perkembangan zaman tersebut. </w:t>
      </w:r>
      <w:r w:rsidR="003E2530">
        <w:rPr>
          <w:rFonts w:asciiTheme="majorBidi" w:hAnsiTheme="majorBidi" w:cstheme="majorBidi"/>
          <w:sz w:val="24"/>
          <w:szCs w:val="24"/>
        </w:rPr>
        <w:t>Menyikapi era ini juga pendidik/dosen harus mampu mengimbangi kompetensi dalam hal teknologi, sehingga proses pembelajaran dapat terlaksana dengan baik.</w:t>
      </w:r>
      <w:r w:rsidR="00F66CC3">
        <w:rPr>
          <w:rFonts w:asciiTheme="majorBidi" w:hAnsiTheme="majorBidi" w:cstheme="majorBidi"/>
          <w:sz w:val="24"/>
          <w:szCs w:val="24"/>
        </w:rPr>
        <w:t xml:space="preserve"> </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ISBN":"9786239368722","author":[{"dropping-particle":"","family":"Pasal","given":"Sanksi Pelanggaran","non-dropping-particle":"","parse-names":false,"suffix":""}],"id":"ITEM-1","issued":{"date-parts":[["0"]]},"title":"Pengembangan Pembelajaran PAI di Era Digital","type":"book"},"uris":["http://www.mendeley.com/documents/?uuid=a3f8a5ed-ca1c-4fbc-a01d-fafd872677e4"]}],"mendeley":{"formattedCitation":"(Pasal, n.d.)","plainTextFormattedCitation":"(Pasal, n.d.)","previouslyFormattedCitation":"(Pasal, n.d.)"},"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Pasal, n.d.)</w:t>
      </w:r>
      <w:r w:rsidR="009B5156">
        <w:rPr>
          <w:rFonts w:asciiTheme="majorBidi" w:hAnsiTheme="majorBidi" w:cstheme="majorBidi"/>
          <w:sz w:val="24"/>
          <w:szCs w:val="24"/>
        </w:rPr>
        <w:fldChar w:fldCharType="end"/>
      </w:r>
      <w:r w:rsidR="00F66CC3">
        <w:rPr>
          <w:rFonts w:asciiTheme="majorBidi" w:hAnsiTheme="majorBidi" w:cstheme="majorBidi"/>
          <w:sz w:val="24"/>
          <w:szCs w:val="24"/>
        </w:rPr>
        <w:t xml:space="preserve"> </w:t>
      </w:r>
      <w:r w:rsidR="003E2530">
        <w:rPr>
          <w:rFonts w:asciiTheme="majorBidi" w:hAnsiTheme="majorBidi" w:cstheme="majorBidi"/>
          <w:sz w:val="24"/>
          <w:szCs w:val="24"/>
        </w:rPr>
        <w:t xml:space="preserve"> </w:t>
      </w:r>
      <w:r w:rsidRPr="008461BA">
        <w:rPr>
          <w:rFonts w:asciiTheme="majorBidi" w:hAnsiTheme="majorBidi" w:cstheme="majorBidi"/>
          <w:sz w:val="24"/>
          <w:szCs w:val="24"/>
        </w:rPr>
        <w:t xml:space="preserve">Sesuai dengan </w:t>
      </w:r>
      <w:r w:rsidRPr="008461BA">
        <w:rPr>
          <w:rFonts w:asciiTheme="majorBidi" w:eastAsia="Calibri" w:hAnsiTheme="majorBidi" w:cstheme="majorBidi"/>
          <w:sz w:val="24"/>
          <w:szCs w:val="24"/>
        </w:rPr>
        <w:t>Undang-Undang Nomor 14 Tahun 2015 tentang Guru dan Dosen Bab I Ketentuan Umum Pasal 1 ayat 2 disebutkan bahwa dosen adalah tenaga pendidik profesional dan ilmuwan dengan tugas utama mentransformasikan, mengembangkan dan menyebarluaskan ilmu pengetahuan, teknologi, dan seni melalui pendidikan, penelitian, dan pengabdian kepada masyarakat. Dan Secara lebih khusus pada Bab V Dosen Bagian Kedua tentang Hak dan Kewajiban Dosen Pasal 60 point c dalam menjalankan tugas keprofesionalannya dosen berkewajiban  meningkatkan dan mengembangkan kualifikasi akademik dan kompetensi secara berkelanjutan sejalan dengan perkembangan ilmu pengetahuan, teknologi dan seni.</w:t>
      </w:r>
    </w:p>
    <w:p w:rsidR="006B5922" w:rsidRPr="008461BA" w:rsidRDefault="006B5922" w:rsidP="00160931">
      <w:pPr>
        <w:spacing w:after="0" w:line="360" w:lineRule="auto"/>
        <w:ind w:firstLine="709"/>
        <w:jc w:val="both"/>
        <w:rPr>
          <w:rFonts w:asciiTheme="majorBidi" w:hAnsiTheme="majorBidi" w:cstheme="majorBidi"/>
          <w:sz w:val="24"/>
          <w:szCs w:val="24"/>
        </w:rPr>
      </w:pPr>
      <w:r w:rsidRPr="008461BA">
        <w:rPr>
          <w:rFonts w:asciiTheme="majorBidi" w:eastAsia="Calibri" w:hAnsiTheme="majorBidi" w:cstheme="majorBidi"/>
          <w:sz w:val="24"/>
          <w:szCs w:val="24"/>
        </w:rPr>
        <w:t xml:space="preserve">Sejalan dengan hak dan kewajiban dosen Pasal 60 point c dimaksud, maka dosen diharapkan mampu mengembangkan kualifikasi akademik dan kompetensinya. Pengembangan </w:t>
      </w:r>
      <w:r w:rsidRPr="008461BA">
        <w:rPr>
          <w:rFonts w:asciiTheme="majorBidi" w:hAnsiTheme="majorBidi" w:cstheme="majorBidi"/>
          <w:iCs/>
          <w:sz w:val="24"/>
          <w:szCs w:val="24"/>
        </w:rPr>
        <w:t xml:space="preserve">sistem pembelajaran yang sesuai dengan kebutuhan era revolusi industri 4.0 </w:t>
      </w:r>
      <w:r w:rsidRPr="008461BA">
        <w:rPr>
          <w:rFonts w:asciiTheme="majorBidi" w:hAnsiTheme="majorBidi" w:cstheme="majorBidi"/>
          <w:sz w:val="24"/>
          <w:szCs w:val="24"/>
        </w:rPr>
        <w:t>diharapkan mampu menciptakan media pembelajaran sesuai dengan perkembangan dan kebutuhan mahasiswa/peserta didik</w:t>
      </w:r>
      <w:r w:rsidRPr="008461BA">
        <w:rPr>
          <w:rFonts w:asciiTheme="majorBidi" w:hAnsiTheme="majorBidi" w:cstheme="majorBidi"/>
          <w:iCs/>
          <w:sz w:val="24"/>
          <w:szCs w:val="24"/>
        </w:rPr>
        <w:t>.</w:t>
      </w:r>
      <w:r w:rsidRPr="008461BA">
        <w:rPr>
          <w:rFonts w:asciiTheme="majorBidi" w:hAnsiTheme="majorBidi" w:cstheme="majorBidi"/>
          <w:sz w:val="24"/>
          <w:szCs w:val="24"/>
        </w:rPr>
        <w:t xml:space="preserve"> Selain itu, hal ini memang merupakan salah satu bagian dari </w:t>
      </w:r>
      <w:r w:rsidRPr="008461BA">
        <w:rPr>
          <w:rFonts w:asciiTheme="majorBidi" w:hAnsiTheme="majorBidi" w:cstheme="majorBidi"/>
          <w:i/>
          <w:sz w:val="24"/>
          <w:szCs w:val="24"/>
        </w:rPr>
        <w:t>Tri Dharma Perguruan Tinggi</w:t>
      </w:r>
      <w:r w:rsidRPr="008461BA">
        <w:rPr>
          <w:rFonts w:asciiTheme="majorBidi" w:hAnsiTheme="majorBidi" w:cstheme="majorBidi"/>
          <w:sz w:val="24"/>
          <w:szCs w:val="24"/>
        </w:rPr>
        <w:t>.</w:t>
      </w:r>
    </w:p>
    <w:p w:rsidR="006B5922" w:rsidRDefault="006B5922" w:rsidP="0027445D">
      <w:pPr>
        <w:spacing w:after="0" w:line="360" w:lineRule="auto"/>
        <w:ind w:firstLine="709"/>
        <w:jc w:val="both"/>
        <w:rPr>
          <w:rFonts w:asciiTheme="majorBidi" w:hAnsiTheme="majorBidi" w:cstheme="majorBidi"/>
          <w:sz w:val="24"/>
          <w:szCs w:val="24"/>
        </w:rPr>
      </w:pPr>
      <w:r w:rsidRPr="008461BA">
        <w:rPr>
          <w:rFonts w:asciiTheme="majorBidi" w:hAnsiTheme="majorBidi" w:cstheme="majorBidi"/>
          <w:sz w:val="24"/>
          <w:szCs w:val="24"/>
        </w:rPr>
        <w:lastRenderedPageBreak/>
        <w:t>Oleh sebab itu, setiap dosen harus mampu menjadi motor penggerak dalam memberikan pelayanan akademik yang berkualitas bagi mahasiswa. Pengembangan media pembelajaran yang sesu</w:t>
      </w:r>
      <w:r w:rsidR="0027445D">
        <w:rPr>
          <w:rFonts w:asciiTheme="majorBidi" w:hAnsiTheme="majorBidi" w:cstheme="majorBidi"/>
          <w:sz w:val="24"/>
          <w:szCs w:val="24"/>
        </w:rPr>
        <w:t xml:space="preserve">ai dengan zamannya, menjadi suatu keharusan bagi </w:t>
      </w:r>
      <w:r w:rsidR="00E81A6F">
        <w:rPr>
          <w:rFonts w:asciiTheme="majorBidi" w:hAnsiTheme="majorBidi" w:cstheme="majorBidi"/>
          <w:sz w:val="24"/>
          <w:szCs w:val="24"/>
        </w:rPr>
        <w:t>s</w:t>
      </w:r>
      <w:r w:rsidR="0027445D">
        <w:rPr>
          <w:rFonts w:asciiTheme="majorBidi" w:hAnsiTheme="majorBidi" w:cstheme="majorBidi"/>
          <w:sz w:val="24"/>
          <w:szCs w:val="24"/>
        </w:rPr>
        <w:t>dosen untuk</w:t>
      </w:r>
      <w:r w:rsidRPr="008461BA">
        <w:rPr>
          <w:rFonts w:asciiTheme="majorBidi" w:hAnsiTheme="majorBidi" w:cstheme="majorBidi"/>
          <w:sz w:val="24"/>
          <w:szCs w:val="24"/>
        </w:rPr>
        <w:t xml:space="preserve"> mengimbangi perubahan-perubah</w:t>
      </w:r>
      <w:r w:rsidR="0027445D">
        <w:rPr>
          <w:rFonts w:asciiTheme="majorBidi" w:hAnsiTheme="majorBidi" w:cstheme="majorBidi"/>
          <w:sz w:val="24"/>
          <w:szCs w:val="24"/>
        </w:rPr>
        <w:t>an di era Revolusi Industri 4.0 ini. Peningkatan kompetensi khususnya dalam hal teknologi</w:t>
      </w:r>
      <w:r w:rsidRPr="008461BA">
        <w:rPr>
          <w:rFonts w:asciiTheme="majorBidi" w:hAnsiTheme="majorBidi" w:cstheme="majorBidi"/>
          <w:sz w:val="24"/>
          <w:szCs w:val="24"/>
        </w:rPr>
        <w:t xml:space="preserve"> diharapkan mampu menunjang kinerja dan menjadikan individu dosen menjadi tenaga pendidik yang lebih baik.</w:t>
      </w:r>
      <w:r w:rsidR="00AA22F0">
        <w:rPr>
          <w:rFonts w:asciiTheme="majorBidi" w:hAnsiTheme="majorBidi" w:cstheme="majorBidi"/>
          <w:sz w:val="24"/>
          <w:szCs w:val="24"/>
        </w:rPr>
        <w:t xml:space="preserve"> </w:t>
      </w:r>
      <w:r w:rsidR="0027445D">
        <w:rPr>
          <w:rFonts w:asciiTheme="majorBidi" w:hAnsiTheme="majorBidi" w:cstheme="majorBidi"/>
          <w:sz w:val="24"/>
          <w:szCs w:val="24"/>
        </w:rPr>
        <w:t xml:space="preserve">Hal senada diungkapkan Syamsuar dan Reflianto sebagaimana dikutip oleh Yus Mochammad Cholidy menyebutkan bahawa pemanfaatan media pembelajaran berbasis digital merupakan upaya dalam meningkatkan kualitas atau mutu akademik. </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author":[{"dropping-particle":"","family":"Cholily","given":"Yus Mochamad","non-dropping-particle":"","parse-names":false,"suffix":""},{"dropping-particle":"","family":"Putri","given":"Windy Tunas","non-dropping-particle":"","parse-names":false,"suffix":""},{"dropping-particle":"","family":"Kusgiarohmah","given":"Putri Ayu","non-dropping-particle":"","parse-names":false,"suffix":""}],"id":"ITEM-1","issued":{"date-parts":[["2019"]]},"page":"1-6","title":"Pembelajaran di era revolusi industri 4.0","type":"article-journal"},"uris":["http://www.mendeley.com/documents/?uuid=28285688-b635-4edc-aeb3-bdc181ebd8db"]}],"mendeley":{"formattedCitation":"(Cholily et al., 2019)","plainTextFormattedCitation":"(Cholily et al., 2019)","previouslyFormattedCitation":"(Cholily et al., 2019)"},"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Cholily et al., 2019)</w:t>
      </w:r>
      <w:r w:rsidR="009B5156">
        <w:rPr>
          <w:rFonts w:asciiTheme="majorBidi" w:hAnsiTheme="majorBidi" w:cstheme="majorBidi"/>
          <w:sz w:val="24"/>
          <w:szCs w:val="24"/>
        </w:rPr>
        <w:fldChar w:fldCharType="end"/>
      </w:r>
      <w:r w:rsidR="0027445D">
        <w:rPr>
          <w:rFonts w:asciiTheme="majorBidi" w:hAnsiTheme="majorBidi" w:cstheme="majorBidi"/>
          <w:sz w:val="24"/>
          <w:szCs w:val="24"/>
        </w:rPr>
        <w:t xml:space="preserve">. </w:t>
      </w:r>
      <w:r w:rsidR="00AA22F0">
        <w:rPr>
          <w:rFonts w:asciiTheme="majorBidi" w:hAnsiTheme="majorBidi" w:cstheme="majorBidi"/>
          <w:sz w:val="24"/>
          <w:szCs w:val="24"/>
        </w:rPr>
        <w:t xml:space="preserve">Penggunaan media pembelajaran berbasis digital </w:t>
      </w:r>
      <w:r w:rsidR="00911A72">
        <w:rPr>
          <w:rFonts w:asciiTheme="majorBidi" w:hAnsiTheme="majorBidi" w:cstheme="majorBidi"/>
          <w:sz w:val="24"/>
          <w:szCs w:val="24"/>
        </w:rPr>
        <w:t xml:space="preserve">merupakan suatu </w:t>
      </w:r>
      <w:r w:rsidR="009A6C6C">
        <w:rPr>
          <w:rFonts w:asciiTheme="majorBidi" w:hAnsiTheme="majorBidi" w:cstheme="majorBidi"/>
          <w:sz w:val="24"/>
          <w:szCs w:val="24"/>
        </w:rPr>
        <w:t>langkah dalam menyikapi era revolusi industri 4.0.</w:t>
      </w:r>
      <w:r w:rsidR="005E61C5">
        <w:rPr>
          <w:rFonts w:asciiTheme="majorBidi" w:hAnsiTheme="majorBidi" w:cstheme="majorBidi"/>
          <w:sz w:val="24"/>
          <w:szCs w:val="24"/>
        </w:rPr>
        <w:t xml:space="preserve"> Menurut Kemp dan Dayton sebagaimana dikutip oleh M. Ulhusna bahwa beberapa manfaat media pembelajaran yaitu penyeragaman materi pembelajaran; proses pembelajaran menjadi lebih menarik dan jelas; pembelajaran menjadi interaktif dan efisiensi terhadap waktu dan tenaga. Selanjutnya, manfaat media pembelajaran juga dapat meningkatkan kualitas hasil belajar siswa; media digital juga memungkinkan proses pembelajaran tidak harus tatap muka, artinya dapat dilakukan dimana  saja dan kapan saja dalam jaringan.</w:t>
      </w:r>
      <w:r w:rsidR="009B5156">
        <w:rPr>
          <w:rFonts w:asciiTheme="majorBidi" w:hAnsiTheme="majorBidi" w:cstheme="majorBidi"/>
          <w:sz w:val="24"/>
          <w:szCs w:val="24"/>
        </w:rPr>
        <w:fldChar w:fldCharType="begin" w:fldLock="1"/>
      </w:r>
      <w:r w:rsidR="00B33034">
        <w:rPr>
          <w:rFonts w:asciiTheme="majorBidi" w:hAnsiTheme="majorBidi" w:cstheme="majorBidi"/>
          <w:sz w:val="24"/>
          <w:szCs w:val="24"/>
        </w:rPr>
        <w:instrText>ADDIN CSL_CITATION {"citationItems":[{"id":"ITEM-1","itemData":{"abstract":"Saat ini dunia sedang menghadapi pandemi covid-19. Hal ini mengharuskan peserta didik belajar dari rumah untuk menghindari dan memutus rantai penyebaran virus. Meskipun demikian, pendidik/pengajar dan peserta didik tetap harus melaksanakan proses belajar …","author":[{"dropping-particle":"","family":"Ulhusna","given":"Mishbah","non-dropping-particle":"","parse-names":false,"suffix":""},{"dropping-particle":"","family":"Dewimarni","given":"Syelfia","non-dropping-particle":"","parse-names":false,"suffix":""},{"dropping-particle":"","family":"Rismaini","given":"Lili","non-dropping-particle":"","parse-names":false,"suffix":""}],"container-title":"Pekodimas: Jurnal Pengabdian Kepada Masyarakat","id":"ITEM-1","issue":"2","issued":{"date-parts":[["2021"]]},"page":"156-165","title":"Sosialisasi Quizizz sebagai Media Pembelajaran Berbasis DIgital pada Masa Pandemi","type":"article-journal","volume":"1"},"uris":["http://www.mendeley.com/documents/?uuid=4907e71b-07d8-4331-bee3-53f5d09b25e6"]}],"mendeley":{"formattedCitation":"(Ulhusna et al., 2021)","plainTextFormattedCitation":"(Ulhusna et al., 2021)","previouslyFormattedCitation":"(Ulhusna et al., 2021)"},"properties":{"noteIndex":0},"schema":"https://github.com/citation-style-language/schema/raw/master/csl-citation.json"}</w:instrText>
      </w:r>
      <w:r w:rsidR="009B5156">
        <w:rPr>
          <w:rFonts w:asciiTheme="majorBidi" w:hAnsiTheme="majorBidi" w:cstheme="majorBidi"/>
          <w:sz w:val="24"/>
          <w:szCs w:val="24"/>
        </w:rPr>
        <w:fldChar w:fldCharType="separate"/>
      </w:r>
      <w:r w:rsidR="005E61C5" w:rsidRPr="005E61C5">
        <w:rPr>
          <w:rFonts w:asciiTheme="majorBidi" w:hAnsiTheme="majorBidi" w:cstheme="majorBidi"/>
          <w:noProof/>
          <w:sz w:val="24"/>
          <w:szCs w:val="24"/>
        </w:rPr>
        <w:t>(Ulhusna et al., 2021)</w:t>
      </w:r>
      <w:r w:rsidR="009B5156">
        <w:rPr>
          <w:rFonts w:asciiTheme="majorBidi" w:hAnsiTheme="majorBidi" w:cstheme="majorBidi"/>
          <w:sz w:val="24"/>
          <w:szCs w:val="24"/>
        </w:rPr>
        <w:fldChar w:fldCharType="end"/>
      </w:r>
      <w:r w:rsidR="005E61C5">
        <w:rPr>
          <w:rFonts w:asciiTheme="majorBidi" w:hAnsiTheme="majorBidi" w:cstheme="majorBidi"/>
          <w:sz w:val="24"/>
          <w:szCs w:val="24"/>
        </w:rPr>
        <w:t xml:space="preserve"> </w:t>
      </w:r>
    </w:p>
    <w:p w:rsidR="006E067F" w:rsidRDefault="006B5922" w:rsidP="00C7067A">
      <w:pPr>
        <w:spacing w:after="0" w:line="360" w:lineRule="auto"/>
        <w:ind w:firstLine="709"/>
        <w:jc w:val="both"/>
        <w:rPr>
          <w:rFonts w:asciiTheme="majorBidi" w:eastAsia="Calibri" w:hAnsiTheme="majorBidi" w:cstheme="majorBidi"/>
          <w:sz w:val="24"/>
          <w:szCs w:val="24"/>
        </w:rPr>
      </w:pPr>
      <w:r w:rsidRPr="008461BA">
        <w:rPr>
          <w:rFonts w:asciiTheme="majorBidi" w:hAnsiTheme="majorBidi" w:cstheme="majorBidi"/>
          <w:sz w:val="24"/>
          <w:szCs w:val="24"/>
        </w:rPr>
        <w:t>Secara khusus, s</w:t>
      </w:r>
      <w:r w:rsidR="0027445D">
        <w:rPr>
          <w:rFonts w:asciiTheme="majorBidi" w:hAnsiTheme="majorBidi" w:cstheme="majorBidi"/>
          <w:sz w:val="24"/>
          <w:szCs w:val="24"/>
        </w:rPr>
        <w:t>elaku calon dosen pada mata kuliah pembelajaran aqidah akhlak</w:t>
      </w:r>
      <w:r w:rsidRPr="008461BA">
        <w:rPr>
          <w:rFonts w:asciiTheme="majorBidi" w:hAnsiTheme="majorBidi" w:cstheme="majorBidi"/>
          <w:sz w:val="24"/>
          <w:szCs w:val="24"/>
        </w:rPr>
        <w:t>, penulis berharap mampu meng</w:t>
      </w:r>
      <w:r w:rsidR="0027445D">
        <w:rPr>
          <w:rFonts w:asciiTheme="majorBidi" w:hAnsiTheme="majorBidi" w:cstheme="majorBidi"/>
          <w:sz w:val="24"/>
          <w:szCs w:val="24"/>
        </w:rPr>
        <w:t>embangkan kompetensi individu</w:t>
      </w:r>
      <w:r w:rsidRPr="008461BA">
        <w:rPr>
          <w:rFonts w:asciiTheme="majorBidi" w:hAnsiTheme="majorBidi" w:cstheme="majorBidi"/>
          <w:sz w:val="24"/>
          <w:szCs w:val="24"/>
        </w:rPr>
        <w:t xml:space="preserve"> dalam hal penggunaan media untuk kepentingan pembelajaran. </w:t>
      </w:r>
      <w:r w:rsidR="00B63064">
        <w:rPr>
          <w:rFonts w:asciiTheme="majorBidi" w:hAnsiTheme="majorBidi" w:cstheme="majorBidi"/>
          <w:sz w:val="24"/>
          <w:szCs w:val="24"/>
        </w:rPr>
        <w:t>Pembelajaran aqidah akhlak merupakan mata kuliah yang berbicara tentang konsep iman dan aktualnya melalui perbuatan atau tingkah laku manusia. Aqidah berbicara sesuatu yang abstrak, sehingga diperlukan suatu strategi pembelajaran atau media yang komunikatif</w:t>
      </w:r>
      <w:r w:rsidR="006E067F">
        <w:rPr>
          <w:rFonts w:asciiTheme="majorBidi" w:hAnsiTheme="majorBidi" w:cstheme="majorBidi"/>
          <w:sz w:val="24"/>
          <w:szCs w:val="24"/>
        </w:rPr>
        <w:t xml:space="preserve"> dan inovatif</w:t>
      </w:r>
      <w:r w:rsidR="00B63064">
        <w:rPr>
          <w:rFonts w:asciiTheme="majorBidi" w:hAnsiTheme="majorBidi" w:cstheme="majorBidi"/>
          <w:sz w:val="24"/>
          <w:szCs w:val="24"/>
        </w:rPr>
        <w:t xml:space="preserve"> agar pembelajaran lebih menarik dan menyenangkan. Penerapan Aplikasi </w:t>
      </w:r>
      <w:r w:rsidR="00DE3397" w:rsidRPr="00DE3397">
        <w:rPr>
          <w:rFonts w:asciiTheme="majorBidi" w:hAnsiTheme="majorBidi" w:cstheme="majorBidi"/>
          <w:i/>
          <w:iCs/>
          <w:sz w:val="24"/>
          <w:szCs w:val="24"/>
        </w:rPr>
        <w:t>quizizz</w:t>
      </w:r>
      <w:r w:rsidR="00B63064">
        <w:rPr>
          <w:rFonts w:asciiTheme="majorBidi" w:hAnsiTheme="majorBidi" w:cstheme="majorBidi"/>
          <w:sz w:val="24"/>
          <w:szCs w:val="24"/>
        </w:rPr>
        <w:t xml:space="preserve"> bagi penulis merupakan solusi agar pembelajaran tidak membosankan dan </w:t>
      </w:r>
      <w:r w:rsidR="00B63064">
        <w:rPr>
          <w:rFonts w:asciiTheme="majorBidi" w:eastAsia="Calibri" w:hAnsiTheme="majorBidi" w:cstheme="majorBidi"/>
          <w:sz w:val="24"/>
          <w:szCs w:val="24"/>
        </w:rPr>
        <w:t>menarik minat mahasiswa dalam pembelajaran aqidah akhlak.</w:t>
      </w:r>
      <w:r w:rsidR="00B63064">
        <w:rPr>
          <w:rFonts w:asciiTheme="majorBidi" w:hAnsiTheme="majorBidi" w:cstheme="majorBidi"/>
          <w:sz w:val="24"/>
          <w:szCs w:val="24"/>
        </w:rPr>
        <w:t xml:space="preserve"> </w:t>
      </w:r>
      <w:r w:rsidR="00B63064">
        <w:rPr>
          <w:rFonts w:asciiTheme="majorBidi" w:eastAsia="Calibri" w:hAnsiTheme="majorBidi" w:cstheme="majorBidi"/>
          <w:sz w:val="24"/>
          <w:szCs w:val="24"/>
        </w:rPr>
        <w:t xml:space="preserve">Pemanfaatan aplikasi </w:t>
      </w:r>
      <w:r w:rsidR="00DE3397" w:rsidRPr="00DE3397">
        <w:rPr>
          <w:rFonts w:asciiTheme="majorBidi" w:eastAsia="Calibri" w:hAnsiTheme="majorBidi" w:cstheme="majorBidi"/>
          <w:i/>
          <w:iCs/>
          <w:sz w:val="24"/>
          <w:szCs w:val="24"/>
        </w:rPr>
        <w:t>quizizz</w:t>
      </w:r>
      <w:r w:rsidR="00B63064">
        <w:rPr>
          <w:rFonts w:asciiTheme="majorBidi" w:eastAsia="Calibri" w:hAnsiTheme="majorBidi" w:cstheme="majorBidi"/>
          <w:sz w:val="24"/>
          <w:szCs w:val="24"/>
        </w:rPr>
        <w:t xml:space="preserve"> ini juga diharapkan menjadi alternatif  nantinya sebagai calon guru Pendidikan Agama Islam dalam menerapkan kegiatan pembelajaran. </w:t>
      </w:r>
      <w:r w:rsidR="00DE3397">
        <w:rPr>
          <w:rFonts w:asciiTheme="majorBidi" w:eastAsia="Calibri" w:hAnsiTheme="majorBidi" w:cstheme="majorBidi"/>
          <w:sz w:val="24"/>
          <w:szCs w:val="24"/>
        </w:rPr>
        <w:t xml:space="preserve">Penggunaan aplikasi quizizz ini juga dapat dimanfaatkan untuk melihat tingkat pemahaman siswa dalam menelaah materi pembelajaran aqidah </w:t>
      </w:r>
      <w:r w:rsidR="00DE3397">
        <w:rPr>
          <w:rFonts w:asciiTheme="majorBidi" w:eastAsia="Calibri" w:hAnsiTheme="majorBidi" w:cstheme="majorBidi"/>
          <w:sz w:val="24"/>
          <w:szCs w:val="24"/>
        </w:rPr>
        <w:lastRenderedPageBreak/>
        <w:t xml:space="preserve">akhlak. </w:t>
      </w:r>
      <w:r w:rsidRPr="008461BA">
        <w:rPr>
          <w:rFonts w:asciiTheme="majorBidi" w:eastAsia="Calibri" w:hAnsiTheme="majorBidi" w:cstheme="majorBidi"/>
          <w:sz w:val="24"/>
          <w:szCs w:val="24"/>
        </w:rPr>
        <w:t xml:space="preserve">Hal ini pula yang memotivasi penulis </w:t>
      </w:r>
      <w:r w:rsidR="007F68DB">
        <w:rPr>
          <w:rFonts w:asciiTheme="majorBidi" w:eastAsia="Calibri" w:hAnsiTheme="majorBidi" w:cstheme="majorBidi"/>
          <w:sz w:val="24"/>
          <w:szCs w:val="24"/>
        </w:rPr>
        <w:t xml:space="preserve">untuk </w:t>
      </w:r>
      <w:r w:rsidR="00B63064">
        <w:rPr>
          <w:rFonts w:asciiTheme="majorBidi" w:eastAsia="Calibri" w:hAnsiTheme="majorBidi" w:cstheme="majorBidi"/>
          <w:sz w:val="24"/>
          <w:szCs w:val="24"/>
        </w:rPr>
        <w:t>meneliti tentang Penerapan</w:t>
      </w:r>
      <w:r w:rsidR="0027445D">
        <w:rPr>
          <w:rFonts w:asciiTheme="majorBidi" w:eastAsia="Calibri" w:hAnsiTheme="majorBidi" w:cstheme="majorBidi"/>
          <w:sz w:val="24"/>
          <w:szCs w:val="24"/>
        </w:rPr>
        <w:t xml:space="preserve"> Apliksi </w:t>
      </w:r>
      <w:r w:rsidR="00DE3397" w:rsidRPr="00DE3397">
        <w:rPr>
          <w:rFonts w:asciiTheme="majorBidi" w:eastAsia="Calibri" w:hAnsiTheme="majorBidi" w:cstheme="majorBidi"/>
          <w:i/>
          <w:iCs/>
          <w:sz w:val="24"/>
          <w:szCs w:val="24"/>
        </w:rPr>
        <w:t>Quizizz</w:t>
      </w:r>
      <w:r w:rsidR="0027445D">
        <w:rPr>
          <w:rFonts w:asciiTheme="majorBidi" w:eastAsia="Calibri" w:hAnsiTheme="majorBidi" w:cstheme="majorBidi"/>
          <w:i/>
          <w:iCs/>
          <w:sz w:val="24"/>
          <w:szCs w:val="24"/>
        </w:rPr>
        <w:t xml:space="preserve"> </w:t>
      </w:r>
      <w:r w:rsidR="0027445D">
        <w:rPr>
          <w:rFonts w:asciiTheme="majorBidi" w:eastAsia="Calibri" w:hAnsiTheme="majorBidi" w:cstheme="majorBidi"/>
          <w:sz w:val="24"/>
          <w:szCs w:val="24"/>
        </w:rPr>
        <w:t>sebagai Media Pembelajaran dalam Menyikapi Era Revolusi Industri 4.0 pada Pembelajaran Aqidah Akhlak di IAIN Padangsidimpuan.</w:t>
      </w:r>
      <w:r w:rsidR="007D433C">
        <w:rPr>
          <w:rFonts w:asciiTheme="majorBidi" w:eastAsia="Calibri" w:hAnsiTheme="majorBidi" w:cstheme="majorBidi"/>
          <w:sz w:val="24"/>
          <w:szCs w:val="24"/>
        </w:rPr>
        <w:t xml:space="preserve"> </w:t>
      </w:r>
    </w:p>
    <w:p w:rsidR="007D433C" w:rsidRDefault="007D433C" w:rsidP="006E067F">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Adapun rumusan masalah dalam penelitian ini adalah:</w:t>
      </w:r>
    </w:p>
    <w:p w:rsidR="007D433C" w:rsidRDefault="007D433C" w:rsidP="007D433C">
      <w:pPr>
        <w:pStyle w:val="ListParagraph"/>
        <w:numPr>
          <w:ilvl w:val="0"/>
          <w:numId w:val="1"/>
        </w:numPr>
        <w:spacing w:after="0" w:line="360" w:lineRule="auto"/>
        <w:jc w:val="both"/>
        <w:rPr>
          <w:rFonts w:asciiTheme="majorBidi" w:hAnsiTheme="majorBidi" w:cstheme="majorBidi"/>
          <w:sz w:val="24"/>
          <w:szCs w:val="24"/>
        </w:rPr>
      </w:pPr>
      <w:r w:rsidRPr="002A25DD">
        <w:rPr>
          <w:rFonts w:asciiTheme="majorBidi" w:hAnsiTheme="majorBidi" w:cstheme="majorBidi"/>
          <w:sz w:val="24"/>
          <w:szCs w:val="24"/>
        </w:rPr>
        <w:t xml:space="preserve">Bagaimana langkah-langkah dalam mengimplementasikan aplikasi </w:t>
      </w:r>
      <w:r w:rsidR="00DE3397" w:rsidRPr="00DE3397">
        <w:rPr>
          <w:rFonts w:asciiTheme="majorBidi" w:hAnsiTheme="majorBidi" w:cstheme="majorBidi"/>
          <w:i/>
          <w:iCs/>
          <w:sz w:val="24"/>
          <w:szCs w:val="24"/>
        </w:rPr>
        <w:t>quizizz</w:t>
      </w:r>
      <w:r w:rsidRPr="002A25DD">
        <w:rPr>
          <w:rFonts w:asciiTheme="majorBidi" w:hAnsiTheme="majorBidi" w:cstheme="majorBidi"/>
          <w:sz w:val="24"/>
          <w:szCs w:val="24"/>
        </w:rPr>
        <w:t xml:space="preserve"> </w:t>
      </w:r>
      <w:r>
        <w:rPr>
          <w:rFonts w:asciiTheme="majorBidi" w:hAnsiTheme="majorBidi" w:cstheme="majorBidi"/>
          <w:sz w:val="24"/>
          <w:szCs w:val="24"/>
        </w:rPr>
        <w:t xml:space="preserve">sebagai media pembelajaran </w:t>
      </w:r>
      <w:r w:rsidRPr="002A25DD">
        <w:rPr>
          <w:rFonts w:asciiTheme="majorBidi" w:hAnsiTheme="majorBidi" w:cstheme="majorBidi"/>
          <w:sz w:val="24"/>
          <w:szCs w:val="24"/>
        </w:rPr>
        <w:t>p</w:t>
      </w:r>
      <w:r w:rsidR="00262FBA">
        <w:rPr>
          <w:rFonts w:asciiTheme="majorBidi" w:hAnsiTheme="majorBidi" w:cstheme="majorBidi"/>
          <w:sz w:val="24"/>
          <w:szCs w:val="24"/>
        </w:rPr>
        <w:t>ada pembelajaran aqidah akhlak P</w:t>
      </w:r>
      <w:r w:rsidRPr="002A25DD">
        <w:rPr>
          <w:rFonts w:asciiTheme="majorBidi" w:hAnsiTheme="majorBidi" w:cstheme="majorBidi"/>
          <w:sz w:val="24"/>
          <w:szCs w:val="24"/>
        </w:rPr>
        <w:t xml:space="preserve">rodi </w:t>
      </w:r>
      <w:r w:rsidR="00262FBA" w:rsidRPr="002A25DD">
        <w:rPr>
          <w:rFonts w:asciiTheme="majorBidi" w:hAnsiTheme="majorBidi" w:cstheme="majorBidi"/>
          <w:sz w:val="24"/>
          <w:szCs w:val="24"/>
        </w:rPr>
        <w:t xml:space="preserve">PAI Fakultas Tarbiyah </w:t>
      </w:r>
      <w:r w:rsidRPr="002A25DD">
        <w:rPr>
          <w:rFonts w:asciiTheme="majorBidi" w:hAnsiTheme="majorBidi" w:cstheme="majorBidi"/>
          <w:sz w:val="24"/>
          <w:szCs w:val="24"/>
        </w:rPr>
        <w:t xml:space="preserve">dan </w:t>
      </w:r>
      <w:r w:rsidR="00262FBA" w:rsidRPr="002A25DD">
        <w:rPr>
          <w:rFonts w:asciiTheme="majorBidi" w:hAnsiTheme="majorBidi" w:cstheme="majorBidi"/>
          <w:sz w:val="24"/>
          <w:szCs w:val="24"/>
        </w:rPr>
        <w:t xml:space="preserve">Ilmu Keguruan </w:t>
      </w:r>
      <w:r w:rsidRPr="002A25DD">
        <w:rPr>
          <w:rFonts w:asciiTheme="majorBidi" w:hAnsiTheme="majorBidi" w:cstheme="majorBidi"/>
          <w:sz w:val="24"/>
          <w:szCs w:val="24"/>
        </w:rPr>
        <w:t>IAIN Padangsidimpuan?</w:t>
      </w:r>
    </w:p>
    <w:p w:rsidR="007D433C" w:rsidRDefault="007D433C" w:rsidP="007D433C">
      <w:pPr>
        <w:pStyle w:val="ListParagraph"/>
        <w:numPr>
          <w:ilvl w:val="0"/>
          <w:numId w:val="1"/>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pa saja faktor pendukung dan penghambat dalam pengimplementasian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pada pembelajaran aqidah akhlak </w:t>
      </w:r>
      <w:r w:rsidR="00262FBA">
        <w:rPr>
          <w:rFonts w:asciiTheme="majorBidi" w:hAnsiTheme="majorBidi" w:cstheme="majorBidi"/>
          <w:sz w:val="24"/>
          <w:szCs w:val="24"/>
        </w:rPr>
        <w:t>Prodi PAI</w:t>
      </w:r>
      <w:r>
        <w:rPr>
          <w:rFonts w:asciiTheme="majorBidi" w:hAnsiTheme="majorBidi" w:cstheme="majorBidi"/>
          <w:sz w:val="24"/>
          <w:szCs w:val="24"/>
        </w:rPr>
        <w:t xml:space="preserve"> </w:t>
      </w:r>
      <w:r w:rsidR="00262FBA">
        <w:rPr>
          <w:rFonts w:asciiTheme="majorBidi" w:hAnsiTheme="majorBidi" w:cstheme="majorBidi"/>
          <w:sz w:val="24"/>
          <w:szCs w:val="24"/>
        </w:rPr>
        <w:t xml:space="preserve">Fakultas Tarbiyah </w:t>
      </w:r>
      <w:r>
        <w:rPr>
          <w:rFonts w:asciiTheme="majorBidi" w:hAnsiTheme="majorBidi" w:cstheme="majorBidi"/>
          <w:sz w:val="24"/>
          <w:szCs w:val="24"/>
        </w:rPr>
        <w:t xml:space="preserve">dan </w:t>
      </w:r>
      <w:r w:rsidR="00262FBA">
        <w:rPr>
          <w:rFonts w:asciiTheme="majorBidi" w:hAnsiTheme="majorBidi" w:cstheme="majorBidi"/>
          <w:sz w:val="24"/>
          <w:szCs w:val="24"/>
        </w:rPr>
        <w:t xml:space="preserve">Ilmu Keguruan </w:t>
      </w:r>
      <w:r>
        <w:rPr>
          <w:rFonts w:asciiTheme="majorBidi" w:hAnsiTheme="majorBidi" w:cstheme="majorBidi"/>
          <w:sz w:val="24"/>
          <w:szCs w:val="24"/>
        </w:rPr>
        <w:t>IAIN Padangsidimpuan?</w:t>
      </w:r>
    </w:p>
    <w:p w:rsidR="0076191E" w:rsidRPr="007D433C" w:rsidRDefault="007D433C" w:rsidP="007D433C">
      <w:pPr>
        <w:pStyle w:val="ListParagraph"/>
        <w:numPr>
          <w:ilvl w:val="0"/>
          <w:numId w:val="1"/>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pa saja upaya yang dilakukan dalam mengatasi hambatan pengimplementasian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sebagai media pembelajaran </w:t>
      </w:r>
      <w:r w:rsidR="00262FBA">
        <w:rPr>
          <w:rFonts w:asciiTheme="majorBidi" w:hAnsiTheme="majorBidi" w:cstheme="majorBidi"/>
          <w:sz w:val="24"/>
          <w:szCs w:val="24"/>
        </w:rPr>
        <w:t>Prodi PAI Fakultas Tarbiyah d</w:t>
      </w:r>
      <w:r>
        <w:rPr>
          <w:rFonts w:asciiTheme="majorBidi" w:hAnsiTheme="majorBidi" w:cstheme="majorBidi"/>
          <w:sz w:val="24"/>
          <w:szCs w:val="24"/>
        </w:rPr>
        <w:t xml:space="preserve">an </w:t>
      </w:r>
      <w:r w:rsidR="00262FBA">
        <w:rPr>
          <w:rFonts w:asciiTheme="majorBidi" w:hAnsiTheme="majorBidi" w:cstheme="majorBidi"/>
          <w:sz w:val="24"/>
          <w:szCs w:val="24"/>
        </w:rPr>
        <w:t xml:space="preserve">Ilmu Keguruan </w:t>
      </w:r>
      <w:r>
        <w:rPr>
          <w:rFonts w:asciiTheme="majorBidi" w:hAnsiTheme="majorBidi" w:cstheme="majorBidi"/>
          <w:sz w:val="24"/>
          <w:szCs w:val="24"/>
        </w:rPr>
        <w:t>IAIN Padangsidimpuan?</w:t>
      </w:r>
    </w:p>
    <w:p w:rsidR="0027445D" w:rsidRDefault="0027445D"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Menurut Budi Halomoan dkk,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merupakan </w:t>
      </w:r>
      <w:r w:rsidRPr="009A6C6C">
        <w:rPr>
          <w:rFonts w:asciiTheme="majorBidi" w:hAnsiTheme="majorBidi" w:cstheme="majorBidi"/>
          <w:i/>
          <w:iCs/>
          <w:sz w:val="24"/>
          <w:szCs w:val="24"/>
        </w:rPr>
        <w:t>Web Tool</w:t>
      </w:r>
      <w:r>
        <w:rPr>
          <w:rFonts w:asciiTheme="majorBidi" w:hAnsiTheme="majorBidi" w:cstheme="majorBidi"/>
          <w:sz w:val="24"/>
          <w:szCs w:val="24"/>
        </w:rPr>
        <w:t xml:space="preserve"> berbasis </w:t>
      </w:r>
      <w:r w:rsidRPr="009A6C6C">
        <w:rPr>
          <w:rFonts w:asciiTheme="majorBidi" w:hAnsiTheme="majorBidi" w:cstheme="majorBidi"/>
          <w:i/>
          <w:iCs/>
          <w:sz w:val="24"/>
          <w:szCs w:val="24"/>
        </w:rPr>
        <w:t>Game Based Learning</w:t>
      </w:r>
      <w:r>
        <w:rPr>
          <w:rFonts w:asciiTheme="majorBidi" w:hAnsiTheme="majorBidi" w:cstheme="majorBidi"/>
          <w:sz w:val="24"/>
          <w:szCs w:val="24"/>
        </w:rPr>
        <w:t xml:space="preserve"> yang sering dimanfaatkan untuk membuat permainan kuis interaktif secara online. Dalam permainan ini, peserta didik akan berkomptesisi secara real untuk memperebutkan juara. </w:t>
      </w:r>
      <w:r w:rsidRPr="00A56CE0">
        <w:rPr>
          <w:rFonts w:asciiTheme="majorBidi" w:hAnsiTheme="majorBidi" w:cstheme="majorBidi"/>
          <w:i/>
          <w:iCs/>
          <w:sz w:val="24"/>
          <w:szCs w:val="24"/>
        </w:rPr>
        <w:t>Quiziz</w:t>
      </w:r>
      <w:r>
        <w:rPr>
          <w:rFonts w:asciiTheme="majorBidi" w:hAnsiTheme="majorBidi" w:cstheme="majorBidi"/>
          <w:sz w:val="24"/>
          <w:szCs w:val="24"/>
        </w:rPr>
        <w:t xml:space="preserve"> memiliki fitur yang menarik diantaranya dapat menampilkan data statistik</w:t>
      </w:r>
      <w:r w:rsidR="00AB50A4">
        <w:rPr>
          <w:rFonts w:asciiTheme="majorBidi" w:hAnsiTheme="majorBidi" w:cstheme="majorBidi"/>
          <w:sz w:val="24"/>
          <w:szCs w:val="24"/>
        </w:rPr>
        <w:t xml:space="preserve"> terkait jawaban atau kinerja peserta didik. Aplikasi </w:t>
      </w:r>
      <w:r w:rsidR="00DE3397" w:rsidRPr="00DE3397">
        <w:rPr>
          <w:rFonts w:asciiTheme="majorBidi" w:hAnsiTheme="majorBidi" w:cstheme="majorBidi"/>
          <w:i/>
          <w:iCs/>
          <w:sz w:val="24"/>
          <w:szCs w:val="24"/>
        </w:rPr>
        <w:t>quizizz</w:t>
      </w:r>
      <w:r w:rsidR="00AB50A4">
        <w:rPr>
          <w:rFonts w:asciiTheme="majorBidi" w:hAnsiTheme="majorBidi" w:cstheme="majorBidi"/>
          <w:sz w:val="24"/>
          <w:szCs w:val="24"/>
        </w:rPr>
        <w:t xml:space="preserve"> dapat melacak jawaban peserta didik sehingga akan tampil di papan secara otomatis peringkat sesuai jawaban peserta didik</w:t>
      </w:r>
      <w:r w:rsidR="00056698">
        <w:rPr>
          <w:rFonts w:asciiTheme="majorBidi" w:hAnsiTheme="majorBidi" w:cstheme="majorBidi"/>
          <w:sz w:val="24"/>
          <w:szCs w:val="24"/>
        </w:rPr>
        <w:t>. (Budi dkk, 2021)</w:t>
      </w:r>
    </w:p>
    <w:p w:rsidR="00DD7308" w:rsidRDefault="00DD7308" w:rsidP="00160931">
      <w:pPr>
        <w:spacing w:after="0" w:line="360" w:lineRule="auto"/>
        <w:ind w:firstLine="709"/>
        <w:jc w:val="both"/>
        <w:rPr>
          <w:rFonts w:asciiTheme="majorBidi" w:hAnsiTheme="majorBidi" w:cstheme="majorBidi"/>
          <w:sz w:val="24"/>
          <w:szCs w:val="24"/>
        </w:rPr>
      </w:pPr>
      <w:r w:rsidRPr="00DD7308">
        <w:rPr>
          <w:rFonts w:asciiTheme="majorBidi" w:hAnsiTheme="majorBidi" w:cstheme="majorBidi"/>
          <w:sz w:val="24"/>
          <w:szCs w:val="24"/>
        </w:rPr>
        <w:t>Aplikasi</w:t>
      </w:r>
      <w:r w:rsidRPr="00DD7308">
        <w:rPr>
          <w:rFonts w:asciiTheme="majorBidi" w:hAnsiTheme="majorBidi" w:cstheme="majorBidi"/>
          <w:spacing w:val="1"/>
          <w:sz w:val="24"/>
          <w:szCs w:val="24"/>
        </w:rPr>
        <w:t xml:space="preserve"> </w:t>
      </w:r>
      <w:r w:rsidR="00DE3397" w:rsidRPr="00DE3397">
        <w:rPr>
          <w:rFonts w:asciiTheme="majorBidi" w:hAnsiTheme="majorBidi" w:cstheme="majorBidi"/>
          <w:i/>
          <w:iCs/>
          <w:sz w:val="24"/>
          <w:szCs w:val="24"/>
        </w:rPr>
        <w:t>Quizizz</w:t>
      </w:r>
      <w:r w:rsidRPr="00DD7308">
        <w:rPr>
          <w:rFonts w:asciiTheme="majorBidi" w:hAnsiTheme="majorBidi" w:cstheme="majorBidi"/>
          <w:i/>
          <w:spacing w:val="1"/>
          <w:sz w:val="24"/>
          <w:szCs w:val="24"/>
        </w:rPr>
        <w:t xml:space="preserve"> </w:t>
      </w:r>
      <w:r w:rsidRPr="00DD7308">
        <w:rPr>
          <w:rFonts w:asciiTheme="majorBidi" w:hAnsiTheme="majorBidi" w:cstheme="majorBidi"/>
          <w:sz w:val="24"/>
          <w:szCs w:val="24"/>
        </w:rPr>
        <w:t>merupak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edia</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pembelajar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online</w:t>
      </w:r>
      <w:r w:rsidRPr="00DD7308">
        <w:rPr>
          <w:rFonts w:asciiTheme="majorBidi" w:hAnsiTheme="majorBidi" w:cstheme="majorBidi"/>
          <w:spacing w:val="1"/>
          <w:sz w:val="24"/>
          <w:szCs w:val="24"/>
        </w:rPr>
        <w:t xml:space="preserve"> </w:t>
      </w:r>
      <w:r w:rsidRPr="00DD7308">
        <w:rPr>
          <w:rFonts w:asciiTheme="majorBidi" w:hAnsiTheme="majorBidi" w:cstheme="majorBidi"/>
          <w:i/>
          <w:sz w:val="24"/>
          <w:szCs w:val="24"/>
        </w:rPr>
        <w:t>E-lerning</w:t>
      </w:r>
      <w:r w:rsidRPr="00DD7308">
        <w:rPr>
          <w:rFonts w:asciiTheme="majorBidi" w:hAnsiTheme="majorBidi" w:cstheme="majorBidi"/>
          <w:i/>
          <w:spacing w:val="1"/>
          <w:sz w:val="24"/>
          <w:szCs w:val="24"/>
        </w:rPr>
        <w:t xml:space="preserve"> </w:t>
      </w:r>
      <w:r w:rsidRPr="00DD7308">
        <w:rPr>
          <w:rFonts w:asciiTheme="majorBidi" w:hAnsiTheme="majorBidi" w:cstheme="majorBidi"/>
          <w:sz w:val="24"/>
          <w:szCs w:val="24"/>
        </w:rPr>
        <w:t>berbasis</w:t>
      </w:r>
      <w:r w:rsidRPr="00DD7308">
        <w:rPr>
          <w:rFonts w:asciiTheme="majorBidi" w:hAnsiTheme="majorBidi" w:cstheme="majorBidi"/>
          <w:spacing w:val="1"/>
          <w:sz w:val="24"/>
          <w:szCs w:val="24"/>
        </w:rPr>
        <w:t xml:space="preserve"> </w:t>
      </w:r>
      <w:r w:rsidRPr="00DD7308">
        <w:rPr>
          <w:rFonts w:asciiTheme="majorBidi" w:hAnsiTheme="majorBidi" w:cstheme="majorBidi"/>
          <w:i/>
          <w:iCs/>
          <w:sz w:val="24"/>
          <w:szCs w:val="24"/>
        </w:rPr>
        <w:t>game</w:t>
      </w:r>
      <w:r w:rsidRPr="00DD7308">
        <w:rPr>
          <w:rFonts w:asciiTheme="majorBidi" w:hAnsiTheme="majorBidi" w:cstheme="majorBidi"/>
          <w:spacing w:val="1"/>
          <w:sz w:val="24"/>
          <w:szCs w:val="24"/>
        </w:rPr>
        <w:t xml:space="preserve"> </w:t>
      </w:r>
      <w:r>
        <w:rPr>
          <w:rFonts w:asciiTheme="majorBidi" w:hAnsiTheme="majorBidi" w:cstheme="majorBidi"/>
          <w:sz w:val="24"/>
          <w:szCs w:val="24"/>
        </w:rPr>
        <w:t>yang</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digunak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dalam</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kegiat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belajar</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engajar</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dalam</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rangka</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eningkatkan</w:t>
      </w:r>
      <w:r w:rsidRPr="00DD7308">
        <w:rPr>
          <w:rFonts w:asciiTheme="majorBidi" w:hAnsiTheme="majorBidi" w:cstheme="majorBidi"/>
          <w:spacing w:val="1"/>
          <w:sz w:val="24"/>
          <w:szCs w:val="24"/>
        </w:rPr>
        <w:t xml:space="preserve"> </w:t>
      </w:r>
      <w:r>
        <w:rPr>
          <w:rFonts w:asciiTheme="majorBidi" w:hAnsiTheme="majorBidi" w:cstheme="majorBidi"/>
          <w:sz w:val="24"/>
          <w:szCs w:val="24"/>
        </w:rPr>
        <w:t>minat</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 xml:space="preserve">dan </w:t>
      </w:r>
      <w:r>
        <w:rPr>
          <w:rFonts w:asciiTheme="majorBidi" w:hAnsiTheme="majorBidi" w:cstheme="majorBidi"/>
          <w:sz w:val="24"/>
          <w:szCs w:val="24"/>
        </w:rPr>
        <w:t xml:space="preserve">motivasi peserta didik dalam belajar. </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DOI":"10.36279/apsmi.v5i1.101","abstract":"Kegiatan belajar secara daring mulai ditetapkan pemerintah sejak bulan Maret 2020 karena adanya virus Covid-19 yang menyerang dunia. Kebijakan ini dilakukan pemerintah untuk menghindari penyebaran Covid-19. Dengan adanya kebijakan tersebut maka terdapat perubahan metode dalam penyampaian materi yang harus digunakan oleh para pengajar. Pembelajaran dengan menggunakan teknologi saat ini melalui daring selaras dengan penggunaan E-Learning pada era 4.0. Pada penerapan pembelajaran secara daring ini masih mengalami kendala terutama pada antusias mahasiswa untuk belajar mengalami penurunan. Untuk mengatasi kendala ini, salah satu cara yang menarik dan menumbuhkan semangat mahasiswa pembelajaran yang dilakukan yaitu menggunakan aplikasi Quizizz. Aplikasi Quizizz ini merupakan media pembelajaran online (E- Learning) yang memiliki fitur game, kuis, diskusi, dan survei. Penelitian ini mengkaji tentang aplikasi Quizizz yang memiliki manfaat sebagai media pembelajaran yang efektif guna meningkatkan penguasaan dan motivasi mahasiswa dalam belajar bahasa Mandarin secara daring dengan tidak menghilangkan kearifan lokal Banyumas. Peneliti bermaksud mendesain kuis dengan menerapkan ke sekolah-sekolah di Purwokerto yang memiliki pelajaran bahasa Mandarin. Pengumpulan data penelitian ini menggunakan teknik observasi, wawancara, dan penilaian kuis pada aplikasi Quizizz. Hasil penelitian pembelajaran Quizizz proses pembelajaran menjadi mudah, menyenangkan dan bisa membantu siswa untuk memahami bahasa Mandarin. Selain itu, pembelajaran dengan menerapkan teknik bermain menggunakan aplikasi Quizizz sangat tepat bagi pembelajar pemula bahasa Mandarin","author":[{"dropping-particle":"","family":"Supriadi","given":"Nunung -","non-dropping-particle":"","parse-names":false,"suffix":""},{"dropping-particle":"","family":"Tazkiyah","given":"Destyanisa","non-dropping-particle":"","parse-names":false,"suffix":""},{"dropping-particle":"","family":"Isro","given":"Zuyinatul","non-dropping-particle":"","parse-names":false,"suffix":""}],"container-title":"Jurnal Cakrawala Mandarin","id":"ITEM-1","issue":"1","issued":{"date-parts":[["2021"]]},"page":"42","title":"Penerapan Aplikasi Quizizz Dalam Pembelajaran Daring Di Era Covid-19","type":"article-journal","volume":"5"},"uris":["http://www.mendeley.com/documents/?uuid=ad6aa2e6-9f5f-4d13-8260-49bea4c2d1a8"]}],"mendeley":{"formattedCitation":"(Supriadi et al., 2021)","plainTextFormattedCitation":"(Supriadi et al., 2021)","previouslyFormattedCitation":"(Supriadi et al., 2021)"},"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Supriadi et al., 2021)</w:t>
      </w:r>
      <w:r w:rsidR="009B5156">
        <w:rPr>
          <w:rFonts w:asciiTheme="majorBidi" w:hAnsiTheme="majorBidi" w:cstheme="majorBidi"/>
          <w:sz w:val="24"/>
          <w:szCs w:val="24"/>
        </w:rPr>
        <w:fldChar w:fldCharType="end"/>
      </w:r>
      <w:r w:rsidR="00BF4359">
        <w:rPr>
          <w:rFonts w:asciiTheme="majorBidi" w:hAnsiTheme="majorBidi" w:cstheme="majorBidi"/>
          <w:sz w:val="24"/>
          <w:szCs w:val="24"/>
        </w:rPr>
        <w:t>.</w:t>
      </w:r>
      <w:r>
        <w:rPr>
          <w:rFonts w:asciiTheme="majorBidi" w:hAnsiTheme="majorBidi" w:cstheme="majorBidi"/>
          <w:sz w:val="24"/>
          <w:szCs w:val="24"/>
        </w:rPr>
        <w:t xml:space="preserve"> Peserta didik dapat mengakses aplikasi ini me</w:t>
      </w:r>
      <w:r w:rsidR="007902C7">
        <w:rPr>
          <w:rFonts w:asciiTheme="majorBidi" w:hAnsiTheme="majorBidi" w:cstheme="majorBidi"/>
          <w:sz w:val="24"/>
          <w:szCs w:val="24"/>
        </w:rPr>
        <w:t>lalui handpone android dan</w:t>
      </w:r>
      <w:r>
        <w:rPr>
          <w:rFonts w:asciiTheme="majorBidi" w:hAnsiTheme="majorBidi" w:cstheme="majorBidi"/>
          <w:sz w:val="24"/>
          <w:szCs w:val="24"/>
        </w:rPr>
        <w:t xml:space="preserve"> memungkinkan semua peserta didik dapat mengikuti dan berpartisipasi dalam aktivitas ini</w:t>
      </w:r>
      <w:r w:rsidR="00BF4359">
        <w:rPr>
          <w:rFonts w:asciiTheme="majorBidi" w:hAnsiTheme="majorBidi" w:cstheme="majorBidi"/>
          <w:sz w:val="24"/>
          <w:szCs w:val="24"/>
        </w:rPr>
        <w:t>, sehingga diharapk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ampu</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eningkatk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hasil</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belajar</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dan</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motivasi</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peserta</w:t>
      </w:r>
      <w:r w:rsidRPr="00DD7308">
        <w:rPr>
          <w:rFonts w:asciiTheme="majorBidi" w:hAnsiTheme="majorBidi" w:cstheme="majorBidi"/>
          <w:spacing w:val="1"/>
          <w:sz w:val="24"/>
          <w:szCs w:val="24"/>
        </w:rPr>
        <w:t xml:space="preserve"> </w:t>
      </w:r>
      <w:r w:rsidRPr="00DD7308">
        <w:rPr>
          <w:rFonts w:asciiTheme="majorBidi" w:hAnsiTheme="majorBidi" w:cstheme="majorBidi"/>
          <w:sz w:val="24"/>
          <w:szCs w:val="24"/>
        </w:rPr>
        <w:t>didik.</w:t>
      </w:r>
      <w:r w:rsidRPr="00DD7308">
        <w:rPr>
          <w:rFonts w:asciiTheme="majorBidi" w:hAnsiTheme="majorBidi" w:cstheme="majorBidi"/>
          <w:spacing w:val="1"/>
          <w:sz w:val="24"/>
          <w:szCs w:val="24"/>
        </w:rPr>
        <w:t xml:space="preserve"> </w:t>
      </w:r>
      <w:r w:rsidR="00F41392">
        <w:rPr>
          <w:rFonts w:asciiTheme="majorBidi" w:hAnsiTheme="majorBidi" w:cstheme="majorBidi"/>
          <w:spacing w:val="1"/>
          <w:sz w:val="24"/>
          <w:szCs w:val="24"/>
        </w:rPr>
        <w:t xml:space="preserve">Aplikasi </w:t>
      </w:r>
      <w:r w:rsidR="00DE3397" w:rsidRPr="00DE3397">
        <w:rPr>
          <w:rFonts w:asciiTheme="majorBidi" w:hAnsiTheme="majorBidi" w:cstheme="majorBidi"/>
          <w:i/>
          <w:iCs/>
          <w:spacing w:val="1"/>
          <w:sz w:val="24"/>
          <w:szCs w:val="24"/>
        </w:rPr>
        <w:t>quizizz</w:t>
      </w:r>
      <w:r w:rsidR="00F41392">
        <w:rPr>
          <w:rFonts w:asciiTheme="majorBidi" w:hAnsiTheme="majorBidi" w:cstheme="majorBidi"/>
          <w:spacing w:val="1"/>
          <w:sz w:val="24"/>
          <w:szCs w:val="24"/>
        </w:rPr>
        <w:t xml:space="preserve"> ini juga berbentuk kuis, dimana siswa dapat bergabung/join dengan kode yang dibagikan kepada siswa. </w:t>
      </w:r>
      <w:r w:rsidR="00180A0D">
        <w:rPr>
          <w:rFonts w:asciiTheme="majorBidi" w:hAnsiTheme="majorBidi" w:cstheme="majorBidi"/>
          <w:spacing w:val="1"/>
          <w:sz w:val="24"/>
          <w:szCs w:val="24"/>
        </w:rPr>
        <w:t xml:space="preserve">Dalam aplikasi </w:t>
      </w:r>
      <w:r w:rsidR="00DE3397" w:rsidRPr="00DE3397">
        <w:rPr>
          <w:rFonts w:asciiTheme="majorBidi" w:hAnsiTheme="majorBidi" w:cstheme="majorBidi"/>
          <w:i/>
          <w:iCs/>
          <w:spacing w:val="1"/>
          <w:sz w:val="24"/>
          <w:szCs w:val="24"/>
        </w:rPr>
        <w:t>Quizizz</w:t>
      </w:r>
      <w:r w:rsidR="00180A0D">
        <w:rPr>
          <w:rFonts w:asciiTheme="majorBidi" w:hAnsiTheme="majorBidi" w:cstheme="majorBidi"/>
          <w:spacing w:val="1"/>
          <w:sz w:val="24"/>
          <w:szCs w:val="24"/>
        </w:rPr>
        <w:t xml:space="preserve"> ini juga tersedia data statistik berupa rekam jejak jawaban siswa, sehingga siswa dapat mengetahui skor mereka. Hal ini menggambarkan bahwa aplikasi </w:t>
      </w:r>
      <w:r w:rsidR="00DE3397" w:rsidRPr="00DE3397">
        <w:rPr>
          <w:rFonts w:asciiTheme="majorBidi" w:hAnsiTheme="majorBidi" w:cstheme="majorBidi"/>
          <w:i/>
          <w:iCs/>
          <w:spacing w:val="1"/>
          <w:sz w:val="24"/>
          <w:szCs w:val="24"/>
        </w:rPr>
        <w:t>quizizz</w:t>
      </w:r>
      <w:r w:rsidR="00180A0D">
        <w:rPr>
          <w:rFonts w:asciiTheme="majorBidi" w:hAnsiTheme="majorBidi" w:cstheme="majorBidi"/>
          <w:spacing w:val="1"/>
          <w:sz w:val="24"/>
          <w:szCs w:val="24"/>
        </w:rPr>
        <w:t xml:space="preserve"> ini bersifat transparansi. </w:t>
      </w:r>
      <w:r w:rsidR="00F41392" w:rsidRPr="00F41392">
        <w:rPr>
          <w:rFonts w:asciiTheme="majorBidi" w:hAnsiTheme="majorBidi" w:cstheme="majorBidi"/>
          <w:spacing w:val="1"/>
          <w:sz w:val="24"/>
          <w:szCs w:val="24"/>
        </w:rPr>
        <w:t xml:space="preserve">Penggunaan </w:t>
      </w:r>
      <w:r w:rsidR="00DE3397" w:rsidRPr="00DE3397">
        <w:rPr>
          <w:rFonts w:asciiTheme="majorBidi" w:hAnsiTheme="majorBidi" w:cstheme="majorBidi"/>
          <w:i/>
          <w:iCs/>
          <w:spacing w:val="1"/>
          <w:sz w:val="24"/>
          <w:szCs w:val="24"/>
        </w:rPr>
        <w:t>Quizizz</w:t>
      </w:r>
      <w:r w:rsidR="00F41392" w:rsidRPr="00F41392">
        <w:rPr>
          <w:rFonts w:asciiTheme="majorBidi" w:hAnsiTheme="majorBidi" w:cstheme="majorBidi"/>
          <w:spacing w:val="1"/>
          <w:sz w:val="24"/>
          <w:szCs w:val="24"/>
        </w:rPr>
        <w:t xml:space="preserve"> cukup</w:t>
      </w:r>
      <w:r w:rsidR="00180A0D">
        <w:rPr>
          <w:rFonts w:asciiTheme="majorBidi" w:hAnsiTheme="majorBidi" w:cstheme="majorBidi"/>
          <w:spacing w:val="1"/>
          <w:sz w:val="24"/>
          <w:szCs w:val="24"/>
        </w:rPr>
        <w:t xml:space="preserve"> mudah dan </w:t>
      </w:r>
      <w:r w:rsidR="00F41392" w:rsidRPr="00F41392">
        <w:rPr>
          <w:rFonts w:asciiTheme="majorBidi" w:hAnsiTheme="majorBidi" w:cstheme="majorBidi"/>
          <w:spacing w:val="1"/>
          <w:sz w:val="24"/>
          <w:szCs w:val="24"/>
        </w:rPr>
        <w:t xml:space="preserve"> </w:t>
      </w:r>
      <w:r w:rsidR="00F41392" w:rsidRPr="00F41392">
        <w:rPr>
          <w:rFonts w:asciiTheme="majorBidi" w:hAnsiTheme="majorBidi" w:cstheme="majorBidi"/>
          <w:spacing w:val="1"/>
          <w:sz w:val="24"/>
          <w:szCs w:val="24"/>
        </w:rPr>
        <w:lastRenderedPageBreak/>
        <w:t xml:space="preserve">fleksibel karena </w:t>
      </w:r>
      <w:r w:rsidR="00180A0D">
        <w:rPr>
          <w:rFonts w:asciiTheme="majorBidi" w:hAnsiTheme="majorBidi" w:cstheme="majorBidi"/>
          <w:spacing w:val="1"/>
          <w:sz w:val="24"/>
          <w:szCs w:val="24"/>
        </w:rPr>
        <w:t>kita dapat mengatur waktu di setiap item soal. Jadi, durasi waktu dapat berbeda tergantung tingkat kerumitan soal.</w:t>
      </w:r>
      <w:r w:rsidR="009B5156">
        <w:rPr>
          <w:rFonts w:asciiTheme="majorBidi" w:hAnsiTheme="majorBidi" w:cstheme="majorBidi"/>
          <w:spacing w:val="1"/>
          <w:sz w:val="24"/>
          <w:szCs w:val="24"/>
        </w:rPr>
        <w:fldChar w:fldCharType="begin" w:fldLock="1"/>
      </w:r>
      <w:r w:rsidR="00F22532">
        <w:rPr>
          <w:rFonts w:asciiTheme="majorBidi" w:hAnsiTheme="majorBidi" w:cstheme="majorBidi"/>
          <w:spacing w:val="1"/>
          <w:sz w:val="24"/>
          <w:szCs w:val="24"/>
        </w:rPr>
        <w:instrText>ADDIN CSL_CITATION {"citationItems":[{"id":"ITEM-1","itemData":{"DOI":"10.26877/e-dimas.v12i2.6417","ISSN":"2087-3565","abstract":"Tujuan pengabdian ini memberikan pelatihan dan pendampingan kepada guru di dalam pembuatan dan penggunaan Quizizz sebagai alat evaluasi pembelajaran secara daring. Pelatihan dilakukan secara daring menggunakan pendekatan andragogi. Materi workshop disajikan dengan lebih banyak praktik dari teori, dengan rasio perbandingan 30 % teori dan 70 % praktik. Kegiatan pengabdian dilakukan dalam bentuk workshop kepada guru mitra untuk meningkatkan pemahaman tentang assesment berbasis web 2.0, pembuatan dan pengelolaan akun Quizizz, membuat kuis dengan menggunakan fitur-fiturnya, membagikan dan mengatur koleksi kuis, pengaturan kuis dalam mode langsung secara individu, tim dan tugas rumah, administrasi laporan, serta pengaturan kelas dan meme sebagai hiburan di Quizizz. Hasil evaluasi pelaksanaan pelatihan menunjukkan bahwa setelah pelaksanaan pengabdian ini guru telah memahami dan dapat membuat akun Quizizz dan menggunakan Quizizz sebagai sarana evaluasi secara daring. Ini menunjukkan bahwa guru peserta pelatihan ini telah dapat mengimplementasikan salah satu jenis assesment berbasis aplikasi web 2.0.","author":[{"dropping-particle":"","family":"Nizaruddin","given":"Nizaruddin","non-dropping-particle":"","parse-names":false,"suffix":""},{"dropping-particle":"","family":"Muhtarom","given":"Muhtarom","non-dropping-particle":"","parse-names":false,"suffix":""},{"dropping-particle":"","family":"Nugraha","given":"Aryan Eka Prastya","non-dropping-particle":"","parse-names":false,"suffix":""}],"container-title":"E-Dimas: Jurnal Pengabdian kepada Masyarakat","id":"ITEM-1","issue":"2","issued":{"date-parts":[["2021"]]},"page":"291-296","title":"Pelatihan Penggunaan Quizizz sebagai Media Evaluasi Pembelajaran Daring","type":"article-journal","volume":"12"},"uris":["http://www.mendeley.com/documents/?uuid=aef0a69c-956d-4f2a-b558-fd105fb3d6f2"]}],"mendeley":{"formattedCitation":"(Nizaruddin et al., 2021)","plainTextFormattedCitation":"(Nizaruddin et al., 2021)","previouslyFormattedCitation":"(Nizaruddin et al., 2021)"},"properties":{"noteIndex":0},"schema":"https://github.com/citation-style-language/schema/raw/master/csl-citation.json"}</w:instrText>
      </w:r>
      <w:r w:rsidR="009B5156">
        <w:rPr>
          <w:rFonts w:asciiTheme="majorBidi" w:hAnsiTheme="majorBidi" w:cstheme="majorBidi"/>
          <w:spacing w:val="1"/>
          <w:sz w:val="24"/>
          <w:szCs w:val="24"/>
        </w:rPr>
        <w:fldChar w:fldCharType="separate"/>
      </w:r>
      <w:r w:rsidR="000A59E7" w:rsidRPr="000A59E7">
        <w:rPr>
          <w:rFonts w:asciiTheme="majorBidi" w:hAnsiTheme="majorBidi" w:cstheme="majorBidi"/>
          <w:noProof/>
          <w:spacing w:val="1"/>
          <w:sz w:val="24"/>
          <w:szCs w:val="24"/>
        </w:rPr>
        <w:t>(Nizaruddin et al., 2021)</w:t>
      </w:r>
      <w:r w:rsidR="009B5156">
        <w:rPr>
          <w:rFonts w:asciiTheme="majorBidi" w:hAnsiTheme="majorBidi" w:cstheme="majorBidi"/>
          <w:spacing w:val="1"/>
          <w:sz w:val="24"/>
          <w:szCs w:val="24"/>
        </w:rPr>
        <w:fldChar w:fldCharType="end"/>
      </w:r>
    </w:p>
    <w:p w:rsidR="00BF4359" w:rsidRDefault="00217D82"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Lebih lanjut menurut Budi beberapa kelebihan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sebagai media pembelajaran diantaranya adalah memudahkan guru untuk membuat soal. Hal ini disebabkan arsip soal dapat disalin dan diduplikasi (</w:t>
      </w:r>
      <w:r>
        <w:rPr>
          <w:rFonts w:asciiTheme="majorBidi" w:hAnsiTheme="majorBidi" w:cstheme="majorBidi"/>
          <w:i/>
          <w:iCs/>
          <w:sz w:val="24"/>
          <w:szCs w:val="24"/>
        </w:rPr>
        <w:t>copy paste)</w:t>
      </w:r>
      <w:r w:rsidR="0077062A">
        <w:rPr>
          <w:rFonts w:asciiTheme="majorBidi" w:hAnsiTheme="majorBidi" w:cstheme="majorBidi"/>
          <w:sz w:val="24"/>
          <w:szCs w:val="24"/>
        </w:rPr>
        <w:t xml:space="preserve"> secara mudah; memiliki poin/skor yang akan muncul setiap peserta menjawab satu pertanyaan dengan benar dan secara otomatis tertera daftar rangking peserta dalam menjawab soal tersebut; jika peserta menjawab salah pertanyaan tersebut, maka akan muncul pada layar jawaban yang benar; terdapat tampilan </w:t>
      </w:r>
      <w:r w:rsidR="0077062A">
        <w:rPr>
          <w:rFonts w:asciiTheme="majorBidi" w:hAnsiTheme="majorBidi" w:cstheme="majorBidi"/>
          <w:i/>
          <w:iCs/>
          <w:sz w:val="24"/>
          <w:szCs w:val="24"/>
        </w:rPr>
        <w:t>review question</w:t>
      </w:r>
      <w:r w:rsidR="0077062A">
        <w:rPr>
          <w:rFonts w:asciiTheme="majorBidi" w:hAnsiTheme="majorBidi" w:cstheme="majorBidi"/>
          <w:sz w:val="24"/>
          <w:szCs w:val="24"/>
        </w:rPr>
        <w:t xml:space="preserve"> pada akhir kuis untuk meninjau kembali jawaban yang dipilih; urutan pertanyaan disusun secara acak sehingga antar peserta memiliki perbedaan soal di setiap soal dan hal ini sebagai antisipasi menyontek atau meniru jawaban. (Budi dkk, 2021)</w:t>
      </w:r>
    </w:p>
    <w:p w:rsidR="0077062A" w:rsidRDefault="0077062A"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ab/>
        <w:t xml:space="preserve">Lebih lanjut Budi menjelaskan beberapa kelemahan dari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ini adalah lemah dalam pengawasan sebab peserta dapat membuka tab baru dan menggunakan akun lain dikarenakan memiliki dua email; peserta dapat searching jawaban di internet dan peserta dapat turun peringkat meskipun telah menjawab semua pertanyaan dengan benar dikarena perbedaan kecepatan dalam menjawab soal</w:t>
      </w:r>
      <w:r w:rsidR="005370C8">
        <w:rPr>
          <w:rFonts w:asciiTheme="majorBidi" w:hAnsiTheme="majorBidi" w:cstheme="majorBidi"/>
          <w:sz w:val="24"/>
          <w:szCs w:val="24"/>
        </w:rPr>
        <w:t xml:space="preserve"> sehingga mempengaruhi peringkatnya.</w:t>
      </w:r>
      <w:r w:rsidR="00DE3397">
        <w:rPr>
          <w:rFonts w:asciiTheme="majorBidi" w:hAnsiTheme="majorBidi" w:cstheme="majorBidi"/>
          <w:sz w:val="24"/>
          <w:szCs w:val="24"/>
        </w:rPr>
        <w:t xml:space="preserve"> </w:t>
      </w:r>
    </w:p>
    <w:p w:rsidR="00875BDF" w:rsidRDefault="00875BDF"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Kajian tentang penggunaan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w:t>
      </w:r>
      <w:r w:rsidR="00180A0D">
        <w:rPr>
          <w:rFonts w:asciiTheme="majorBidi" w:hAnsiTheme="majorBidi" w:cstheme="majorBidi"/>
          <w:sz w:val="24"/>
          <w:szCs w:val="24"/>
        </w:rPr>
        <w:t xml:space="preserve">ini </w:t>
      </w:r>
      <w:r>
        <w:rPr>
          <w:rFonts w:asciiTheme="majorBidi" w:hAnsiTheme="majorBidi" w:cstheme="majorBidi"/>
          <w:sz w:val="24"/>
          <w:szCs w:val="24"/>
        </w:rPr>
        <w:t xml:space="preserve">sudah dikaji oleh peneliti-peneliti sebelumnya diantaranya yaitu oleh Herlina Pusparani dengan judul Media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w:t>
      </w:r>
      <w:r w:rsidR="00302636">
        <w:rPr>
          <w:rFonts w:asciiTheme="majorBidi" w:hAnsiTheme="majorBidi" w:cstheme="majorBidi"/>
          <w:sz w:val="24"/>
          <w:szCs w:val="24"/>
        </w:rPr>
        <w:t xml:space="preserve">sebagai Apliksai Evaluasi Pembelajaran Kelas VI di SD Guntur Kota Cirebon. </w:t>
      </w:r>
      <w:r w:rsidR="008E1F62">
        <w:rPr>
          <w:rFonts w:asciiTheme="majorBidi" w:hAnsiTheme="majorBidi" w:cstheme="majorBidi"/>
          <w:sz w:val="24"/>
          <w:szCs w:val="24"/>
        </w:rPr>
        <w:t xml:space="preserve">Hasil penelitian ini menunjukkan bahwa </w:t>
      </w:r>
      <w:r w:rsidR="00DE3397" w:rsidRPr="00DE3397">
        <w:rPr>
          <w:rFonts w:asciiTheme="majorBidi" w:hAnsiTheme="majorBidi" w:cstheme="majorBidi"/>
          <w:i/>
          <w:iCs/>
          <w:sz w:val="24"/>
          <w:szCs w:val="24"/>
        </w:rPr>
        <w:t>quizizz</w:t>
      </w:r>
      <w:r w:rsidR="00180A0D">
        <w:rPr>
          <w:rFonts w:asciiTheme="majorBidi" w:hAnsiTheme="majorBidi" w:cstheme="majorBidi"/>
          <w:sz w:val="24"/>
          <w:szCs w:val="24"/>
        </w:rPr>
        <w:t xml:space="preserve"> merupakan media pembelajaran untuk mengevalusi kegiatan pembelajaran siswa</w:t>
      </w:r>
      <w:r w:rsidR="00FA04BB">
        <w:rPr>
          <w:rFonts w:asciiTheme="majorBidi" w:hAnsiTheme="majorBidi" w:cstheme="majorBidi"/>
          <w:sz w:val="24"/>
          <w:szCs w:val="24"/>
        </w:rPr>
        <w:t xml:space="preserve">, sehingga dapat dijadikan sebagai bahan analisis untuk perbaikan pembelajaran berikutnya. Melalui aplikasi </w:t>
      </w:r>
      <w:r w:rsidR="00DE3397" w:rsidRPr="00DE3397">
        <w:rPr>
          <w:rFonts w:asciiTheme="majorBidi" w:hAnsiTheme="majorBidi" w:cstheme="majorBidi"/>
          <w:i/>
          <w:iCs/>
          <w:sz w:val="24"/>
          <w:szCs w:val="24"/>
        </w:rPr>
        <w:t>quizizz</w:t>
      </w:r>
      <w:r w:rsidR="00FA04BB">
        <w:rPr>
          <w:rFonts w:asciiTheme="majorBidi" w:hAnsiTheme="majorBidi" w:cstheme="majorBidi"/>
          <w:sz w:val="24"/>
          <w:szCs w:val="24"/>
        </w:rPr>
        <w:t xml:space="preserve"> ini terjadi interaksi antara pendidik dan siswa, sehingga siswa termotivasi dalam pembelajaran. Terjadi peningkatan hasil belajar setelah diterapkan aplikasi </w:t>
      </w:r>
      <w:r w:rsidR="00DE3397" w:rsidRPr="00DE3397">
        <w:rPr>
          <w:rFonts w:asciiTheme="majorBidi" w:hAnsiTheme="majorBidi" w:cstheme="majorBidi"/>
          <w:i/>
          <w:iCs/>
          <w:sz w:val="24"/>
          <w:szCs w:val="24"/>
        </w:rPr>
        <w:t>quizizz</w:t>
      </w:r>
      <w:r w:rsidR="00FA04BB">
        <w:rPr>
          <w:rFonts w:asciiTheme="majorBidi" w:hAnsiTheme="majorBidi" w:cstheme="majorBidi"/>
          <w:sz w:val="24"/>
          <w:szCs w:val="24"/>
        </w:rPr>
        <w:t xml:space="preserve"> ini. Pada siklus pertama terjadi peningkatan dari 37,5% menjadi 62,5%. Pada siklus kedua dari 87,5% menjadi 100%.</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DOI":"10.34001/jtn.v2i2.1496","ISSN":"2656-3223","abstract":"This study aims to describe quizizz application as a learning evaluation application for 6th grade SDN Guntur Cirebon City and improve learning evaluation results through quizizz as a fun learning application. This classroom action research was conducted in two cycles with two learning meetings in each cycle. Each cycle consists of planning, implementing, observing, and reflecting. Every meeting, students work on learning evaluations through quizziz. The subjects of this study were 32 students of class VI A SDN Guntur, Cirebon City. The results of this study indicate that quizizz is one of the learning media for learning evaluation activities. Quizizz is an online application that can be accessed via a computer, laptop or smartphone. The advantage of this application is that it can use images, sounds, and animations. There is an interaction when students work on learning evaluations, so that students feel motivated to do the evaluation and feel happy. Students can improve their learning outcomes as indicated by the increase in quizizz results. In the first cycle of the first meeting, the number of students who completed was 37.5%. This result increased in the first cycle of the second meeting to 62.5%. In the second cycle of the first meeting, completeness reached 87.5%, and in the second cycle of the second meeting, completeness reached 100%. All students can achieve completeness in the evaluation of learning because students are increasingly motivated to be able to do quizzes, so that students' understanding of the material increases. This causes the learning outcomes of students to increase. Keywords: learning evaluation, media, quizizz","author":[{"dropping-particle":"","family":"Pusparani","given":"Herlina","non-dropping-particle":"","parse-names":false,"suffix":""}],"container-title":"Tunas Nusantara","id":"ITEM-1","issue":"2","issued":{"date-parts":[["2020"]]},"page":"269-279","title":"Media Quizizz Sebagai Aplikasi Evaluasi Pembelajaran Kelas Vi Di Sdn Guntur Kota Cirebon","type":"article-journal","volume":"2"},"uris":["http://www.mendeley.com/documents/?uuid=2eb4398c-d9a8-4ceb-8b2b-d14d01999b53"]}],"mendeley":{"formattedCitation":"(Pusparani, 2020)","plainTextFormattedCitation":"(Pusparani, 2020)","previouslyFormattedCitation":"(Pusparani, 2020)"},"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Pusparani, 2020)</w:t>
      </w:r>
      <w:r w:rsidR="009B5156">
        <w:rPr>
          <w:rFonts w:asciiTheme="majorBidi" w:hAnsiTheme="majorBidi" w:cstheme="majorBidi"/>
          <w:sz w:val="24"/>
          <w:szCs w:val="24"/>
        </w:rPr>
        <w:fldChar w:fldCharType="end"/>
      </w:r>
      <w:r w:rsidR="00FA04BB">
        <w:rPr>
          <w:rFonts w:asciiTheme="majorBidi" w:hAnsiTheme="majorBidi" w:cstheme="majorBidi"/>
          <w:sz w:val="24"/>
          <w:szCs w:val="24"/>
        </w:rPr>
        <w:t xml:space="preserve"> </w:t>
      </w:r>
    </w:p>
    <w:p w:rsidR="007902C7" w:rsidRDefault="007902C7"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Selanjutnya penelitian </w:t>
      </w:r>
      <w:r w:rsidR="00810318">
        <w:rPr>
          <w:rFonts w:asciiTheme="majorBidi" w:hAnsiTheme="majorBidi" w:cstheme="majorBidi"/>
          <w:sz w:val="24"/>
          <w:szCs w:val="24"/>
        </w:rPr>
        <w:t>yang dilakukan oleh Nunung Supri</w:t>
      </w:r>
      <w:r>
        <w:rPr>
          <w:rFonts w:asciiTheme="majorBidi" w:hAnsiTheme="majorBidi" w:cstheme="majorBidi"/>
          <w:sz w:val="24"/>
          <w:szCs w:val="24"/>
        </w:rPr>
        <w:t xml:space="preserve">yadi dengan judul Penerapan Aplikasi </w:t>
      </w:r>
      <w:r w:rsidR="00DE3397" w:rsidRPr="00DE3397">
        <w:rPr>
          <w:rFonts w:asciiTheme="majorBidi" w:hAnsiTheme="majorBidi" w:cstheme="majorBidi"/>
          <w:i/>
          <w:iCs/>
          <w:sz w:val="24"/>
          <w:szCs w:val="24"/>
        </w:rPr>
        <w:t>Quizizz</w:t>
      </w:r>
      <w:r w:rsidR="00810318">
        <w:rPr>
          <w:rFonts w:asciiTheme="majorBidi" w:hAnsiTheme="majorBidi" w:cstheme="majorBidi"/>
          <w:sz w:val="24"/>
          <w:szCs w:val="24"/>
        </w:rPr>
        <w:t xml:space="preserve"> dalam Pembelajaran Daring di Era Pandemi </w:t>
      </w:r>
      <w:r w:rsidR="00810318">
        <w:rPr>
          <w:rFonts w:asciiTheme="majorBidi" w:hAnsiTheme="majorBidi" w:cstheme="majorBidi"/>
          <w:sz w:val="24"/>
          <w:szCs w:val="24"/>
        </w:rPr>
        <w:lastRenderedPageBreak/>
        <w:t>Covid-19. Hasil penelitian ini menunjukkan bahwa pembelajaran menjdi mudah dan menyenangkan da</w:t>
      </w:r>
      <w:r w:rsidR="0052654A">
        <w:rPr>
          <w:rFonts w:asciiTheme="majorBidi" w:hAnsiTheme="majorBidi" w:cstheme="majorBidi"/>
          <w:sz w:val="24"/>
          <w:szCs w:val="24"/>
        </w:rPr>
        <w:t xml:space="preserve">n dapat membantu siswa sehingga lebih mudah dalam memahami bahasa Mandarin. Penerapan aplikasi </w:t>
      </w:r>
      <w:r w:rsidR="00DE3397" w:rsidRPr="00DE3397">
        <w:rPr>
          <w:rFonts w:asciiTheme="majorBidi" w:hAnsiTheme="majorBidi" w:cstheme="majorBidi"/>
          <w:i/>
          <w:iCs/>
          <w:sz w:val="24"/>
          <w:szCs w:val="24"/>
        </w:rPr>
        <w:t>quizizz</w:t>
      </w:r>
      <w:r w:rsidR="0052654A">
        <w:rPr>
          <w:rFonts w:asciiTheme="majorBidi" w:hAnsiTheme="majorBidi" w:cstheme="majorBidi"/>
          <w:sz w:val="24"/>
          <w:szCs w:val="24"/>
        </w:rPr>
        <w:t xml:space="preserve"> ini juga menarik perhatian dan merupakan media yang tepat digunakan dalam pembelajaran terutama bagi pemula yang ingin belajar bahasa Mandarin.</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DOI":"10.36279/apsmi.v5i1.101","abstract":"Kegiatan belajar secara daring mulai ditetapkan pemerintah sejak bulan Maret 2020 karena adanya virus Covid-19 yang menyerang dunia. Kebijakan ini dilakukan pemerintah untuk menghindari penyebaran Covid-19. Dengan adanya kebijakan tersebut maka terdapat perubahan metode dalam penyampaian materi yang harus digunakan oleh para pengajar. Pembelajaran dengan menggunakan teknologi saat ini melalui daring selaras dengan penggunaan E-Learning pada era 4.0. Pada penerapan pembelajaran secara daring ini masih mengalami kendala terutama pada antusias mahasiswa untuk belajar mengalami penurunan. Untuk mengatasi kendala ini, salah satu cara yang menarik dan menumbuhkan semangat mahasiswa pembelajaran yang dilakukan yaitu menggunakan aplikasi Quizizz. Aplikasi Quizizz ini merupakan media pembelajaran online (E- Learning) yang memiliki fitur game, kuis, diskusi, dan survei. Penelitian ini mengkaji tentang aplikasi Quizizz yang memiliki manfaat sebagai media pembelajaran yang efektif guna meningkatkan penguasaan dan motivasi mahasiswa dalam belajar bahasa Mandarin secara daring dengan tidak menghilangkan kearifan lokal Banyumas. Peneliti bermaksud mendesain kuis dengan menerapkan ke sekolah-sekolah di Purwokerto yang memiliki pelajaran bahasa Mandarin. Pengumpulan data penelitian ini menggunakan teknik observasi, wawancara, dan penilaian kuis pada aplikasi Quizizz. Hasil penelitian pembelajaran Quizizz proses pembelajaran menjadi mudah, menyenangkan dan bisa membantu siswa untuk memahami bahasa Mandarin. Selain itu, pembelajaran dengan menerapkan teknik bermain menggunakan aplikasi Quizizz sangat tepat bagi pembelajar pemula bahasa Mandarin","author":[{"dropping-particle":"","family":"Supriadi","given":"Nunung -","non-dropping-particle":"","parse-names":false,"suffix":""},{"dropping-particle":"","family":"Tazkiyah","given":"Destyanisa","non-dropping-particle":"","parse-names":false,"suffix":""},{"dropping-particle":"","family":"Isro","given":"Zuyinatul","non-dropping-particle":"","parse-names":false,"suffix":""}],"container-title":"Jurnal Cakrawala Mandarin","id":"ITEM-1","issue":"1","issued":{"date-parts":[["2021"]]},"page":"42","title":"Penerapan Aplikasi Quizizz Dalam Pembelajaran Daring Di Era Covid-19","type":"article-journal","volume":"5"},"uris":["http://www.mendeley.com/documents/?uuid=ad6aa2e6-9f5f-4d13-8260-49bea4c2d1a8"]}],"mendeley":{"formattedCitation":"(Supriadi et al., 2021)","plainTextFormattedCitation":"(Supriadi et al., 2021)","previouslyFormattedCitation":"(Supriadi et al., 2021)"},"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Supriadi et al., 2021)</w:t>
      </w:r>
      <w:r w:rsidR="009B5156">
        <w:rPr>
          <w:rFonts w:asciiTheme="majorBidi" w:hAnsiTheme="majorBidi" w:cstheme="majorBidi"/>
          <w:sz w:val="24"/>
          <w:szCs w:val="24"/>
        </w:rPr>
        <w:fldChar w:fldCharType="end"/>
      </w:r>
      <w:r w:rsidR="0052654A">
        <w:rPr>
          <w:rFonts w:asciiTheme="majorBidi" w:hAnsiTheme="majorBidi" w:cstheme="majorBidi"/>
          <w:sz w:val="24"/>
          <w:szCs w:val="24"/>
        </w:rPr>
        <w:t xml:space="preserve"> </w:t>
      </w:r>
    </w:p>
    <w:p w:rsidR="0010681E" w:rsidRDefault="0010681E"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Vera Dwi Putri dengan judul Aplikasi Daring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sebagai Solusi Pembelajaran Menyenangkan di Masa Pandemi. </w:t>
      </w:r>
      <w:r w:rsidR="0035232C">
        <w:rPr>
          <w:rFonts w:asciiTheme="majorBidi" w:hAnsiTheme="majorBidi" w:cstheme="majorBidi"/>
          <w:sz w:val="24"/>
          <w:szCs w:val="24"/>
        </w:rPr>
        <w:t xml:space="preserve">Adapun hasil dari penelitian ini yaitu </w:t>
      </w:r>
      <w:r w:rsidR="0035232C">
        <w:rPr>
          <w:rFonts w:asciiTheme="majorBidi" w:hAnsiTheme="majorBidi" w:cstheme="majorBidi"/>
          <w:i/>
          <w:iCs/>
          <w:sz w:val="24"/>
          <w:szCs w:val="24"/>
        </w:rPr>
        <w:t xml:space="preserve">Pertama, </w:t>
      </w:r>
      <w:r w:rsidR="0035232C">
        <w:rPr>
          <w:rFonts w:asciiTheme="majorBidi" w:hAnsiTheme="majorBidi" w:cstheme="majorBidi"/>
          <w:sz w:val="24"/>
          <w:szCs w:val="24"/>
        </w:rPr>
        <w:t xml:space="preserve">aplikasi pembelajaram </w:t>
      </w:r>
      <w:r w:rsidR="0035232C" w:rsidRPr="0035232C">
        <w:rPr>
          <w:rFonts w:asciiTheme="majorBidi" w:hAnsiTheme="majorBidi" w:cstheme="majorBidi"/>
          <w:i/>
          <w:iCs/>
          <w:sz w:val="24"/>
          <w:szCs w:val="24"/>
        </w:rPr>
        <w:t>online</w:t>
      </w:r>
      <w:r w:rsidR="0035232C">
        <w:rPr>
          <w:rFonts w:asciiTheme="majorBidi" w:hAnsiTheme="majorBidi" w:cstheme="majorBidi"/>
          <w:sz w:val="24"/>
          <w:szCs w:val="24"/>
        </w:rPr>
        <w:t xml:space="preserve"> </w:t>
      </w:r>
      <w:r w:rsidR="00DE3397" w:rsidRPr="00DE3397">
        <w:rPr>
          <w:rFonts w:asciiTheme="majorBidi" w:hAnsiTheme="majorBidi" w:cstheme="majorBidi"/>
          <w:i/>
          <w:iCs/>
          <w:sz w:val="24"/>
          <w:szCs w:val="24"/>
        </w:rPr>
        <w:t>quizizz</w:t>
      </w:r>
      <w:r w:rsidR="0035232C">
        <w:rPr>
          <w:rFonts w:asciiTheme="majorBidi" w:hAnsiTheme="majorBidi" w:cstheme="majorBidi"/>
          <w:i/>
          <w:iCs/>
          <w:sz w:val="24"/>
          <w:szCs w:val="24"/>
        </w:rPr>
        <w:t xml:space="preserve"> </w:t>
      </w:r>
      <w:r w:rsidR="0035232C">
        <w:rPr>
          <w:rFonts w:asciiTheme="majorBidi" w:hAnsiTheme="majorBidi" w:cstheme="majorBidi"/>
          <w:sz w:val="24"/>
          <w:szCs w:val="24"/>
        </w:rPr>
        <w:t xml:space="preserve">merupakan aplikasi evaluasi pembelajaran berbasis teknologi yang dapat diakses oleh guru dan siswa yang bertujuan menjadikan kegiatan pembelajaran menyenangkan dan rekevan dengan materi yang telah diajarkan. </w:t>
      </w:r>
      <w:r w:rsidR="0035232C">
        <w:rPr>
          <w:rFonts w:asciiTheme="majorBidi" w:hAnsiTheme="majorBidi" w:cstheme="majorBidi"/>
          <w:i/>
          <w:iCs/>
          <w:sz w:val="24"/>
          <w:szCs w:val="24"/>
        </w:rPr>
        <w:t>Ke</w:t>
      </w:r>
      <w:r w:rsidR="00B33034">
        <w:rPr>
          <w:rFonts w:asciiTheme="majorBidi" w:hAnsiTheme="majorBidi" w:cstheme="majorBidi"/>
          <w:i/>
          <w:iCs/>
          <w:sz w:val="24"/>
          <w:szCs w:val="24"/>
        </w:rPr>
        <w:t>z</w:t>
      </w:r>
      <w:r w:rsidR="0035232C">
        <w:rPr>
          <w:rFonts w:asciiTheme="majorBidi" w:hAnsiTheme="majorBidi" w:cstheme="majorBidi"/>
          <w:i/>
          <w:iCs/>
          <w:sz w:val="24"/>
          <w:szCs w:val="24"/>
        </w:rPr>
        <w:t xml:space="preserve">dua, </w:t>
      </w:r>
      <w:r w:rsidR="0035232C">
        <w:rPr>
          <w:rFonts w:asciiTheme="majorBidi" w:hAnsiTheme="majorBidi" w:cstheme="majorBidi"/>
          <w:sz w:val="24"/>
          <w:szCs w:val="24"/>
        </w:rPr>
        <w:t xml:space="preserve">aplikasi </w:t>
      </w:r>
      <w:r w:rsidR="0035232C">
        <w:rPr>
          <w:rFonts w:asciiTheme="majorBidi" w:hAnsiTheme="majorBidi" w:cstheme="majorBidi"/>
          <w:i/>
          <w:iCs/>
          <w:sz w:val="24"/>
          <w:szCs w:val="24"/>
        </w:rPr>
        <w:t>quizz</w:t>
      </w:r>
      <w:r w:rsidR="0035232C">
        <w:rPr>
          <w:rFonts w:asciiTheme="majorBidi" w:hAnsiTheme="majorBidi" w:cstheme="majorBidi"/>
          <w:sz w:val="24"/>
          <w:szCs w:val="24"/>
        </w:rPr>
        <w:t xml:space="preserve"> merupakan alternatif yang digunakan guru, ketika pembelajaran tidak dapat dilakukan secara tatap muka, karena aplikasi ini dapat diakses oleh guru dan siswa kapanpun dan dimana pun. </w:t>
      </w:r>
      <w:r w:rsidR="00EF0D2B">
        <w:rPr>
          <w:rFonts w:asciiTheme="majorBidi" w:hAnsiTheme="majorBidi" w:cstheme="majorBidi"/>
          <w:i/>
          <w:iCs/>
          <w:sz w:val="24"/>
          <w:szCs w:val="24"/>
        </w:rPr>
        <w:t xml:space="preserve">Ketiga, </w:t>
      </w:r>
      <w:r w:rsidR="00EF0D2B">
        <w:rPr>
          <w:rFonts w:asciiTheme="majorBidi" w:hAnsiTheme="majorBidi" w:cstheme="majorBidi"/>
          <w:sz w:val="24"/>
          <w:szCs w:val="24"/>
        </w:rPr>
        <w:t xml:space="preserve">aplikasi </w:t>
      </w:r>
      <w:r w:rsidR="00DE3397" w:rsidRPr="00DE3397">
        <w:rPr>
          <w:rFonts w:asciiTheme="majorBidi" w:hAnsiTheme="majorBidi" w:cstheme="majorBidi"/>
          <w:i/>
          <w:iCs/>
          <w:sz w:val="24"/>
          <w:szCs w:val="24"/>
        </w:rPr>
        <w:t>quizizz</w:t>
      </w:r>
      <w:r w:rsidR="00EF0D2B">
        <w:rPr>
          <w:rFonts w:asciiTheme="majorBidi" w:hAnsiTheme="majorBidi" w:cstheme="majorBidi"/>
          <w:sz w:val="24"/>
          <w:szCs w:val="24"/>
        </w:rPr>
        <w:t xml:space="preserve"> memberikan keuntungan, karena aplikasi ini meruapakan media berbasis digital sebagai upaya menyahuti era revolusi industri 4</w:t>
      </w:r>
      <w:r w:rsidR="00FF2127">
        <w:rPr>
          <w:rFonts w:asciiTheme="majorBidi" w:hAnsiTheme="majorBidi" w:cstheme="majorBidi"/>
          <w:sz w:val="24"/>
          <w:szCs w:val="24"/>
        </w:rPr>
        <w:t xml:space="preserve">.0.  hal ini juga mendukung peningkatan guru dan siswa dalam hal teknologi. Aplikasi </w:t>
      </w:r>
      <w:r w:rsidR="00DE3397" w:rsidRPr="00DE3397">
        <w:rPr>
          <w:rFonts w:asciiTheme="majorBidi" w:hAnsiTheme="majorBidi" w:cstheme="majorBidi"/>
          <w:i/>
          <w:iCs/>
          <w:sz w:val="24"/>
          <w:szCs w:val="24"/>
        </w:rPr>
        <w:t>quizizz</w:t>
      </w:r>
      <w:r w:rsidR="00FF2127">
        <w:rPr>
          <w:rFonts w:asciiTheme="majorBidi" w:hAnsiTheme="majorBidi" w:cstheme="majorBidi"/>
          <w:sz w:val="24"/>
          <w:szCs w:val="24"/>
        </w:rPr>
        <w:t xml:space="preserve"> juga menjadikan kegiatan pembelajaran menjadi menarik, efektif dan menyenangkan.</w:t>
      </w:r>
      <w:r>
        <w:rPr>
          <w:rFonts w:asciiTheme="majorBidi" w:hAnsiTheme="majorBidi" w:cstheme="majorBidi"/>
          <w:sz w:val="24"/>
          <w:szCs w:val="24"/>
        </w:rPr>
        <w:t xml:space="preserve"> </w:t>
      </w:r>
      <w:r w:rsidR="009B5156">
        <w:rPr>
          <w:rFonts w:asciiTheme="majorBidi" w:hAnsiTheme="majorBidi" w:cstheme="majorBidi"/>
          <w:sz w:val="24"/>
          <w:szCs w:val="24"/>
        </w:rPr>
        <w:fldChar w:fldCharType="begin" w:fldLock="1"/>
      </w:r>
      <w:r w:rsidR="00F22532">
        <w:rPr>
          <w:rFonts w:asciiTheme="majorBidi" w:hAnsiTheme="majorBidi" w:cstheme="majorBidi"/>
          <w:sz w:val="24"/>
          <w:szCs w:val="24"/>
        </w:rPr>
        <w:instrText>ADDIN CSL_CITATION {"citationItems":[{"id":"ITEM-1","itemData":{"author":[{"dropping-particle":"","family":"Pandemi","given":"Masa","non-dropping-particle":"","parse-names":false,"suffix":""},{"dropping-particle":"","family":"Putri","given":"Vera Dwi","non-dropping-particle":"","parse-names":false,"suffix":""}],"id":"ITEM-1","issue":"2","issued":{"date-parts":[["2021"]]},"page":"8-22","title":"Printed issn: 2798-2149 online issn: 2798-1479","type":"article-journal"},"uris":["http://www.mendeley.com/documents/?uuid=22cc7cb5-8775-4f31-82ae-89132140eb42"]}],"mendeley":{"formattedCitation":"(Pandemi &amp; Putri, 2021)","plainTextFormattedCitation":"(Pandemi &amp; Putri, 2021)","previouslyFormattedCitation":"(Pandemi &amp; Putri, 2021)"},"properties":{"noteIndex":0},"schema":"https://github.com/citation-style-language/schema/raw/master/csl-citation.json"}</w:instrText>
      </w:r>
      <w:r w:rsidR="009B5156">
        <w:rPr>
          <w:rFonts w:asciiTheme="majorBidi" w:hAnsiTheme="majorBidi" w:cstheme="majorBidi"/>
          <w:sz w:val="24"/>
          <w:szCs w:val="24"/>
        </w:rPr>
        <w:fldChar w:fldCharType="separate"/>
      </w:r>
      <w:r w:rsidR="000A59E7" w:rsidRPr="000A59E7">
        <w:rPr>
          <w:rFonts w:asciiTheme="majorBidi" w:hAnsiTheme="majorBidi" w:cstheme="majorBidi"/>
          <w:noProof/>
          <w:sz w:val="24"/>
          <w:szCs w:val="24"/>
        </w:rPr>
        <w:t>(Pandemi &amp; Putri, 2021)</w:t>
      </w:r>
      <w:r w:rsidR="009B5156">
        <w:rPr>
          <w:rFonts w:asciiTheme="majorBidi" w:hAnsiTheme="majorBidi" w:cstheme="majorBidi"/>
          <w:sz w:val="24"/>
          <w:szCs w:val="24"/>
        </w:rPr>
        <w:fldChar w:fldCharType="end"/>
      </w:r>
    </w:p>
    <w:p w:rsidR="00DE3397" w:rsidRPr="0010681E" w:rsidRDefault="00DE3397" w:rsidP="00160931">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Kajian tentang penggunaan aplikasi quizizz juga dilakukan oleh Unik Hanifah Salsabila dkk dengan judul Pemanfaatan Aplikasi Quizizz sebagai Media Pembelajaran di Tengah Pandemi pada Siswa SMA.</w:t>
      </w:r>
      <w:r w:rsidR="000A59E7">
        <w:rPr>
          <w:rFonts w:asciiTheme="majorBidi" w:hAnsiTheme="majorBidi" w:cstheme="majorBidi"/>
          <w:sz w:val="24"/>
          <w:szCs w:val="24"/>
        </w:rPr>
        <w:t xml:space="preserve"> Hasil penelitian ini menggabarkan bahwa </w:t>
      </w:r>
    </w:p>
    <w:p w:rsidR="002A25DD" w:rsidRDefault="00FF2127" w:rsidP="007D433C">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Berdasarkan penelitian terdahulu tersebut, maka yang menjadi pembeda dalam penelitian ini adalah </w:t>
      </w:r>
      <w:r w:rsidR="00FA26A4">
        <w:rPr>
          <w:rFonts w:asciiTheme="majorBidi" w:hAnsiTheme="majorBidi" w:cstheme="majorBidi"/>
          <w:sz w:val="24"/>
          <w:szCs w:val="24"/>
        </w:rPr>
        <w:t xml:space="preserve">pemanfaatan aplikasi </w:t>
      </w:r>
      <w:r w:rsidR="00DE3397" w:rsidRPr="00DE3397">
        <w:rPr>
          <w:rFonts w:asciiTheme="majorBidi" w:hAnsiTheme="majorBidi" w:cstheme="majorBidi"/>
          <w:i/>
          <w:iCs/>
          <w:sz w:val="24"/>
          <w:szCs w:val="24"/>
        </w:rPr>
        <w:t>quizizz</w:t>
      </w:r>
      <w:r w:rsidR="00FA26A4">
        <w:rPr>
          <w:rFonts w:asciiTheme="majorBidi" w:hAnsiTheme="majorBidi" w:cstheme="majorBidi"/>
          <w:sz w:val="24"/>
          <w:szCs w:val="24"/>
        </w:rPr>
        <w:t xml:space="preserve"> sebagai upaya menyahuti era revolusi industri 4.0, sedangkan penelitian terdahulu lebih menekankan penerapan aplikasi </w:t>
      </w:r>
      <w:r w:rsidR="00DE3397" w:rsidRPr="00DE3397">
        <w:rPr>
          <w:rFonts w:asciiTheme="majorBidi" w:hAnsiTheme="majorBidi" w:cstheme="majorBidi"/>
          <w:i/>
          <w:iCs/>
          <w:sz w:val="24"/>
          <w:szCs w:val="24"/>
        </w:rPr>
        <w:t>quizizz</w:t>
      </w:r>
      <w:r w:rsidR="00FA26A4">
        <w:rPr>
          <w:rFonts w:asciiTheme="majorBidi" w:hAnsiTheme="majorBidi" w:cstheme="majorBidi"/>
          <w:sz w:val="24"/>
          <w:szCs w:val="24"/>
        </w:rPr>
        <w:t xml:space="preserve"> dalam menyikapi era pandemi covid 19. Penggunaan dan pemanfaatan aplikasi </w:t>
      </w:r>
      <w:r w:rsidR="00DE3397" w:rsidRPr="00DE3397">
        <w:rPr>
          <w:rFonts w:asciiTheme="majorBidi" w:hAnsiTheme="majorBidi" w:cstheme="majorBidi"/>
          <w:i/>
          <w:iCs/>
          <w:sz w:val="24"/>
          <w:szCs w:val="24"/>
        </w:rPr>
        <w:t>quizizz</w:t>
      </w:r>
      <w:r w:rsidR="00FA26A4">
        <w:rPr>
          <w:rFonts w:asciiTheme="majorBidi" w:hAnsiTheme="majorBidi" w:cstheme="majorBidi"/>
          <w:sz w:val="24"/>
          <w:szCs w:val="24"/>
        </w:rPr>
        <w:t xml:space="preserve"> dalam penelitian ini lebih menekankan kepada peningkatan kemampuan baik guru dan siswa dalam hal pemanfaatan tekno</w:t>
      </w:r>
      <w:r w:rsidR="00A4519B">
        <w:rPr>
          <w:rFonts w:asciiTheme="majorBidi" w:hAnsiTheme="majorBidi" w:cstheme="majorBidi"/>
          <w:sz w:val="24"/>
          <w:szCs w:val="24"/>
        </w:rPr>
        <w:t>logi sebagai media pembelajaran khususnya pad</w:t>
      </w:r>
      <w:r w:rsidR="00FA04BB">
        <w:rPr>
          <w:rFonts w:asciiTheme="majorBidi" w:hAnsiTheme="majorBidi" w:cstheme="majorBidi"/>
          <w:sz w:val="24"/>
          <w:szCs w:val="24"/>
        </w:rPr>
        <w:t>a bidang pendidikan agama Islam dan dalam penelitian ini pada pembel</w:t>
      </w:r>
      <w:r w:rsidR="00B33034">
        <w:rPr>
          <w:rFonts w:asciiTheme="majorBidi" w:hAnsiTheme="majorBidi" w:cstheme="majorBidi"/>
          <w:sz w:val="24"/>
          <w:szCs w:val="24"/>
        </w:rPr>
        <w:t>a</w:t>
      </w:r>
      <w:r w:rsidR="00FA04BB">
        <w:rPr>
          <w:rFonts w:asciiTheme="majorBidi" w:hAnsiTheme="majorBidi" w:cstheme="majorBidi"/>
          <w:sz w:val="24"/>
          <w:szCs w:val="24"/>
        </w:rPr>
        <w:t>ajaran aqidah akhlak.</w:t>
      </w:r>
      <w:r w:rsidR="002A25DD">
        <w:rPr>
          <w:rFonts w:asciiTheme="majorBidi" w:hAnsiTheme="majorBidi" w:cstheme="majorBidi"/>
          <w:sz w:val="24"/>
          <w:szCs w:val="24"/>
        </w:rPr>
        <w:t xml:space="preserve"> </w:t>
      </w:r>
    </w:p>
    <w:p w:rsidR="00AE5973" w:rsidRDefault="00AE5973" w:rsidP="00160931">
      <w:pPr>
        <w:spacing w:after="0" w:line="360" w:lineRule="auto"/>
        <w:jc w:val="both"/>
        <w:rPr>
          <w:rFonts w:asciiTheme="majorBidi" w:hAnsiTheme="majorBidi" w:cstheme="majorBidi"/>
          <w:sz w:val="24"/>
          <w:szCs w:val="24"/>
        </w:rPr>
      </w:pPr>
    </w:p>
    <w:p w:rsidR="00532627" w:rsidRDefault="00F1146F" w:rsidP="00160931">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METODE PENELITIAN</w:t>
      </w:r>
    </w:p>
    <w:p w:rsidR="009C6EB3" w:rsidRDefault="00160931" w:rsidP="00160931">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sidR="00520CB1" w:rsidRPr="00A913BC">
        <w:rPr>
          <w:rFonts w:asciiTheme="majorBidi" w:hAnsiTheme="majorBidi" w:cstheme="majorBidi"/>
          <w:sz w:val="24"/>
          <w:szCs w:val="24"/>
        </w:rPr>
        <w:t xml:space="preserve">Pendekatan </w:t>
      </w:r>
      <w:r w:rsidR="009C6EB3">
        <w:rPr>
          <w:rFonts w:asciiTheme="majorBidi" w:hAnsiTheme="majorBidi" w:cstheme="majorBidi"/>
          <w:sz w:val="24"/>
          <w:szCs w:val="24"/>
        </w:rPr>
        <w:t xml:space="preserve">yang digunakan dalam penelitian ini adalah </w:t>
      </w:r>
      <w:r w:rsidR="00A913BC">
        <w:rPr>
          <w:rFonts w:asciiTheme="majorBidi" w:hAnsiTheme="majorBidi" w:cstheme="majorBidi"/>
          <w:sz w:val="24"/>
          <w:szCs w:val="24"/>
        </w:rPr>
        <w:t xml:space="preserve">penelitian kualitatif. Penelitian kualitatif adalah penelitian yang berusaha menggambarkan suatu peristiwa atau keadaan </w:t>
      </w:r>
      <w:r w:rsidR="00520CB1">
        <w:rPr>
          <w:rFonts w:asciiTheme="majorBidi" w:hAnsiTheme="majorBidi" w:cstheme="majorBidi"/>
          <w:sz w:val="24"/>
          <w:szCs w:val="24"/>
        </w:rPr>
        <w:t xml:space="preserve">di lapangan </w:t>
      </w:r>
      <w:r w:rsidR="00A913BC">
        <w:rPr>
          <w:rFonts w:asciiTheme="majorBidi" w:hAnsiTheme="majorBidi" w:cstheme="majorBidi"/>
          <w:sz w:val="24"/>
          <w:szCs w:val="24"/>
        </w:rPr>
        <w:t>secara alami</w:t>
      </w:r>
      <w:r w:rsidR="00520CB1">
        <w:rPr>
          <w:rFonts w:asciiTheme="majorBidi" w:hAnsiTheme="majorBidi" w:cstheme="majorBidi"/>
          <w:sz w:val="24"/>
          <w:szCs w:val="24"/>
        </w:rPr>
        <w:t xml:space="preserve"> tanpa adanya mani</w:t>
      </w:r>
      <w:r w:rsidR="003E277E">
        <w:rPr>
          <w:rFonts w:asciiTheme="majorBidi" w:hAnsiTheme="majorBidi" w:cstheme="majorBidi"/>
          <w:sz w:val="24"/>
          <w:szCs w:val="24"/>
        </w:rPr>
        <w:t>p</w:t>
      </w:r>
      <w:r w:rsidR="00520CB1">
        <w:rPr>
          <w:rFonts w:asciiTheme="majorBidi" w:hAnsiTheme="majorBidi" w:cstheme="majorBidi"/>
          <w:sz w:val="24"/>
          <w:szCs w:val="24"/>
        </w:rPr>
        <w:t>ulasi, serta jenis d</w:t>
      </w:r>
      <w:r w:rsidR="003E277E">
        <w:rPr>
          <w:rFonts w:asciiTheme="majorBidi" w:hAnsiTheme="majorBidi" w:cstheme="majorBidi"/>
          <w:sz w:val="24"/>
          <w:szCs w:val="24"/>
        </w:rPr>
        <w:t>a</w:t>
      </w:r>
      <w:r w:rsidR="00520CB1">
        <w:rPr>
          <w:rFonts w:asciiTheme="majorBidi" w:hAnsiTheme="majorBidi" w:cstheme="majorBidi"/>
          <w:sz w:val="24"/>
          <w:szCs w:val="24"/>
        </w:rPr>
        <w:t xml:space="preserve">ta yang dikumpulkan terutama data kualitatif. </w:t>
      </w:r>
      <w:r w:rsidR="009C6EB3">
        <w:rPr>
          <w:rFonts w:asciiTheme="majorBidi" w:hAnsiTheme="majorBidi" w:cstheme="majorBidi"/>
          <w:sz w:val="24"/>
          <w:szCs w:val="24"/>
        </w:rPr>
        <w:t>Proses penelitian dilakukan dengan cara pengamatan dalam kehidupan sehari-hari dan berinteraksi dengan mereka. (Zainal Arifin, 2014)</w:t>
      </w:r>
    </w:p>
    <w:p w:rsidR="00A4519B" w:rsidRPr="00A4519B" w:rsidRDefault="0013313F" w:rsidP="00A4519B">
      <w:pPr>
        <w:spacing w:after="0" w:line="360" w:lineRule="auto"/>
        <w:jc w:val="both"/>
        <w:rPr>
          <w:rFonts w:asciiTheme="majorBidi" w:hAnsiTheme="majorBidi" w:cstheme="majorBidi"/>
          <w:sz w:val="24"/>
          <w:szCs w:val="24"/>
        </w:rPr>
      </w:pPr>
      <w:r>
        <w:rPr>
          <w:rFonts w:asciiTheme="majorBidi" w:hAnsiTheme="majorBidi" w:cstheme="majorBidi"/>
          <w:sz w:val="24"/>
          <w:szCs w:val="24"/>
        </w:rPr>
        <w:tab/>
        <w:t>Penelitian kualitatif menjadikan peneliti sebagai sumber utama dalam penelitian. Peneliti langsung melakukan pengamatan terhadap fenomena yang menjadi objek kajiannya. Dengan demikian, peneliti mampu memberikan informasi dan menarasikan keadaan</w:t>
      </w:r>
      <w:r w:rsidR="00A4519B">
        <w:rPr>
          <w:rFonts w:asciiTheme="majorBidi" w:hAnsiTheme="majorBidi" w:cstheme="majorBidi"/>
          <w:sz w:val="24"/>
          <w:szCs w:val="24"/>
        </w:rPr>
        <w:t xml:space="preserve"> yang sebenarnya atau realitas. </w:t>
      </w:r>
      <w:r w:rsidR="00C36808">
        <w:rPr>
          <w:rFonts w:asciiTheme="majorBidi" w:hAnsiTheme="majorBidi" w:cstheme="majorBidi"/>
          <w:sz w:val="24"/>
          <w:szCs w:val="24"/>
        </w:rPr>
        <w:t>Hal ini sebagaimana diungkapkan oleh Burhan Bungin bahwa informasi merupakan reali</w:t>
      </w:r>
      <w:r w:rsidR="00C65F3D">
        <w:rPr>
          <w:rFonts w:asciiTheme="majorBidi" w:hAnsiTheme="majorBidi" w:cstheme="majorBidi"/>
          <w:sz w:val="24"/>
          <w:szCs w:val="24"/>
        </w:rPr>
        <w:t>tas yang dijadikan sebagai alat untuk interpre</w:t>
      </w:r>
      <w:r w:rsidR="00A4519B">
        <w:rPr>
          <w:rFonts w:asciiTheme="majorBidi" w:hAnsiTheme="majorBidi" w:cstheme="majorBidi"/>
          <w:sz w:val="24"/>
          <w:szCs w:val="24"/>
        </w:rPr>
        <w:t>tasi</w:t>
      </w:r>
      <w:r w:rsidR="00C65F3D">
        <w:rPr>
          <w:rFonts w:asciiTheme="majorBidi" w:hAnsiTheme="majorBidi" w:cstheme="majorBidi"/>
          <w:sz w:val="24"/>
          <w:szCs w:val="24"/>
        </w:rPr>
        <w:t xml:space="preserve"> terhadap data yang didapatkan di lapangan. (Bungin, 2020)</w:t>
      </w:r>
    </w:p>
    <w:p w:rsidR="009C6EB3" w:rsidRDefault="009C6EB3" w:rsidP="00524813">
      <w:pPr>
        <w:spacing w:after="0" w:line="360" w:lineRule="auto"/>
        <w:jc w:val="both"/>
        <w:rPr>
          <w:rFonts w:asciiTheme="majorBidi" w:hAnsiTheme="majorBidi" w:cstheme="majorBidi"/>
          <w:sz w:val="24"/>
          <w:szCs w:val="24"/>
        </w:rPr>
      </w:pPr>
      <w:r>
        <w:rPr>
          <w:rFonts w:asciiTheme="majorBidi" w:hAnsiTheme="majorBidi" w:cstheme="majorBidi"/>
          <w:sz w:val="24"/>
          <w:szCs w:val="24"/>
        </w:rPr>
        <w:tab/>
        <w:t>Adapun instrumen yang digunakan dalam penelitian ini adalah wawancara, observasi dan dokumentasi</w:t>
      </w:r>
      <w:r w:rsidR="006824FD">
        <w:rPr>
          <w:rFonts w:asciiTheme="majorBidi" w:hAnsiTheme="majorBidi" w:cstheme="majorBidi"/>
          <w:sz w:val="24"/>
          <w:szCs w:val="24"/>
        </w:rPr>
        <w:t xml:space="preserve">. Selanjutnya informasi yang diperoleh dari </w:t>
      </w:r>
      <w:r w:rsidR="00537115">
        <w:rPr>
          <w:rFonts w:asciiTheme="majorBidi" w:hAnsiTheme="majorBidi" w:cstheme="majorBidi"/>
          <w:sz w:val="24"/>
          <w:szCs w:val="24"/>
        </w:rPr>
        <w:t>instrumen tersebut dianalisis dengan</w:t>
      </w:r>
      <w:r w:rsidR="0069504E">
        <w:rPr>
          <w:rFonts w:asciiTheme="majorBidi" w:hAnsiTheme="majorBidi" w:cstheme="majorBidi"/>
          <w:sz w:val="24"/>
          <w:szCs w:val="24"/>
        </w:rPr>
        <w:t xml:space="preserve"> memeriksa semua data, </w:t>
      </w:r>
      <w:r w:rsidR="003A6515">
        <w:rPr>
          <w:rFonts w:asciiTheme="majorBidi" w:hAnsiTheme="majorBidi" w:cstheme="majorBidi"/>
          <w:sz w:val="24"/>
          <w:szCs w:val="24"/>
        </w:rPr>
        <w:t xml:space="preserve">dan </w:t>
      </w:r>
      <w:r w:rsidR="0069504E">
        <w:rPr>
          <w:rFonts w:asciiTheme="majorBidi" w:hAnsiTheme="majorBidi" w:cstheme="majorBidi"/>
          <w:sz w:val="24"/>
          <w:szCs w:val="24"/>
        </w:rPr>
        <w:t>informasi</w:t>
      </w:r>
      <w:r w:rsidR="003A6515">
        <w:rPr>
          <w:rFonts w:asciiTheme="majorBidi" w:hAnsiTheme="majorBidi" w:cstheme="majorBidi"/>
          <w:sz w:val="24"/>
          <w:szCs w:val="24"/>
        </w:rPr>
        <w:t xml:space="preserve"> yang diperoleh</w:t>
      </w:r>
      <w:r w:rsidR="00524813">
        <w:rPr>
          <w:rFonts w:asciiTheme="majorBidi" w:hAnsiTheme="majorBidi" w:cstheme="majorBidi"/>
          <w:sz w:val="24"/>
          <w:szCs w:val="24"/>
        </w:rPr>
        <w:t xml:space="preserve">, </w:t>
      </w:r>
      <w:r w:rsidR="0069504E">
        <w:rPr>
          <w:rFonts w:asciiTheme="majorBidi" w:hAnsiTheme="majorBidi" w:cstheme="majorBidi"/>
          <w:sz w:val="24"/>
          <w:szCs w:val="24"/>
        </w:rPr>
        <w:t xml:space="preserve"> apakah sudah lengkap sesuai dengan yang diinginkan atau masih terdapat</w:t>
      </w:r>
      <w:r w:rsidR="00C7067A">
        <w:rPr>
          <w:rFonts w:asciiTheme="majorBidi" w:hAnsiTheme="majorBidi" w:cstheme="majorBidi"/>
          <w:sz w:val="24"/>
          <w:szCs w:val="24"/>
        </w:rPr>
        <w:t xml:space="preserve"> beberapa kekurangan informasi dan belum sesuai dengan masalah yang dikaji. </w:t>
      </w:r>
      <w:r w:rsidR="0069504E">
        <w:rPr>
          <w:rFonts w:asciiTheme="majorBidi" w:hAnsiTheme="majorBidi" w:cstheme="majorBidi"/>
          <w:sz w:val="24"/>
          <w:szCs w:val="24"/>
        </w:rPr>
        <w:t>Setelah dianalisis</w:t>
      </w:r>
      <w:r w:rsidR="00524813">
        <w:rPr>
          <w:rFonts w:asciiTheme="majorBidi" w:hAnsiTheme="majorBidi" w:cstheme="majorBidi"/>
          <w:sz w:val="24"/>
          <w:szCs w:val="24"/>
        </w:rPr>
        <w:t xml:space="preserve">, data selanjutnya dilakukan </w:t>
      </w:r>
      <w:r w:rsidR="0069504E">
        <w:rPr>
          <w:rFonts w:asciiTheme="majorBidi" w:hAnsiTheme="majorBidi" w:cstheme="majorBidi"/>
          <w:sz w:val="24"/>
          <w:szCs w:val="24"/>
        </w:rPr>
        <w:t xml:space="preserve">uji keabsahannya dengan teknik triangulasi. </w:t>
      </w:r>
      <w:r w:rsidR="00E1772B">
        <w:rPr>
          <w:rFonts w:asciiTheme="majorBidi" w:hAnsiTheme="majorBidi" w:cstheme="majorBidi"/>
          <w:sz w:val="24"/>
          <w:szCs w:val="24"/>
        </w:rPr>
        <w:t xml:space="preserve">Menurut Sugiyono, teknik triangulasi merupakan penggabungan beberapa instrumen data penelitian yang telah ada atau terkumpul.Teknik triangulasi dilakukan untuk memastikan kesesuaian antara berbagai sumber yang diperoleh apakah terdapat perbedaan informasi </w:t>
      </w:r>
      <w:r w:rsidR="00524813">
        <w:rPr>
          <w:rFonts w:asciiTheme="majorBidi" w:hAnsiTheme="majorBidi" w:cstheme="majorBidi"/>
          <w:sz w:val="24"/>
          <w:szCs w:val="24"/>
        </w:rPr>
        <w:t>mengenai masalah yang dikaji, sehingga informasi yang diperoleh benar dan sah dan peneliti yakin akan informasi yang diperoleh</w:t>
      </w:r>
      <w:r w:rsidR="00C7067A">
        <w:rPr>
          <w:rFonts w:asciiTheme="majorBidi" w:hAnsiTheme="majorBidi" w:cstheme="majorBidi"/>
          <w:sz w:val="24"/>
          <w:szCs w:val="24"/>
        </w:rPr>
        <w:t>, sehingga dapat ditarik suatu k</w:t>
      </w:r>
      <w:r w:rsidR="00524813">
        <w:rPr>
          <w:rFonts w:asciiTheme="majorBidi" w:hAnsiTheme="majorBidi" w:cstheme="majorBidi"/>
          <w:sz w:val="24"/>
          <w:szCs w:val="24"/>
        </w:rPr>
        <w:t>esimpulan sesuai dengan masalah yang dikaji dalam penelitian.</w:t>
      </w:r>
    </w:p>
    <w:p w:rsidR="006865F8" w:rsidRDefault="00524813" w:rsidP="00FC0B5D">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Lebih lanjut </w:t>
      </w:r>
      <w:r w:rsidR="00E1772B">
        <w:rPr>
          <w:rFonts w:asciiTheme="majorBidi" w:hAnsiTheme="majorBidi" w:cstheme="majorBidi"/>
          <w:sz w:val="24"/>
          <w:szCs w:val="24"/>
        </w:rPr>
        <w:t>Burhan Bungin</w:t>
      </w:r>
      <w:r>
        <w:rPr>
          <w:rFonts w:asciiTheme="majorBidi" w:hAnsiTheme="majorBidi" w:cstheme="majorBidi"/>
          <w:sz w:val="24"/>
          <w:szCs w:val="24"/>
        </w:rPr>
        <w:t xml:space="preserve"> menjelaskan bahwa</w:t>
      </w:r>
      <w:r w:rsidR="00E1772B">
        <w:rPr>
          <w:rFonts w:asciiTheme="majorBidi" w:hAnsiTheme="majorBidi" w:cstheme="majorBidi"/>
          <w:sz w:val="24"/>
          <w:szCs w:val="24"/>
        </w:rPr>
        <w:t>, triangulasi dilakukan untuk meyakinkan bahwa hasil penelitian mendapat respon positif dari pakar atau orang yang memang ahli terhadap masalah atau penelitian yang kita kaji.</w:t>
      </w:r>
      <w:r w:rsidR="004A4940">
        <w:rPr>
          <w:rFonts w:asciiTheme="majorBidi" w:hAnsiTheme="majorBidi" w:cstheme="majorBidi"/>
          <w:sz w:val="24"/>
          <w:szCs w:val="24"/>
        </w:rPr>
        <w:t xml:space="preserve"> (Bungin, 2020).</w:t>
      </w:r>
      <w:r>
        <w:rPr>
          <w:rFonts w:asciiTheme="majorBidi" w:hAnsiTheme="majorBidi" w:cstheme="majorBidi"/>
          <w:sz w:val="24"/>
          <w:szCs w:val="24"/>
        </w:rPr>
        <w:t xml:space="preserve"> </w:t>
      </w:r>
    </w:p>
    <w:p w:rsidR="00B023CF" w:rsidRDefault="00B023CF" w:rsidP="00C57A68">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HASIL </w:t>
      </w:r>
      <w:r w:rsidR="00F1146F">
        <w:rPr>
          <w:rFonts w:asciiTheme="majorBidi" w:hAnsiTheme="majorBidi" w:cstheme="majorBidi"/>
          <w:b/>
          <w:bCs/>
          <w:sz w:val="24"/>
          <w:szCs w:val="24"/>
        </w:rPr>
        <w:t>PENELITIAN</w:t>
      </w:r>
    </w:p>
    <w:p w:rsidR="003A6515" w:rsidRPr="003A6515" w:rsidRDefault="003A6515" w:rsidP="003A6515">
      <w:pPr>
        <w:tabs>
          <w:tab w:val="left" w:pos="709"/>
        </w:tabs>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sz w:val="24"/>
          <w:szCs w:val="24"/>
        </w:rPr>
        <w:t>Berdasarkan penelitian yang telah dilakukan dapat di</w:t>
      </w:r>
      <w:r w:rsidR="008E04D1">
        <w:rPr>
          <w:rFonts w:asciiTheme="majorBidi" w:hAnsiTheme="majorBidi" w:cstheme="majorBidi"/>
          <w:sz w:val="24"/>
          <w:szCs w:val="24"/>
        </w:rPr>
        <w:t>tarik beberapa kesimpulan yaitu</w:t>
      </w:r>
      <w:r w:rsidR="00C57A68">
        <w:rPr>
          <w:rFonts w:asciiTheme="majorBidi" w:hAnsiTheme="majorBidi" w:cstheme="majorBidi"/>
          <w:sz w:val="24"/>
          <w:szCs w:val="24"/>
        </w:rPr>
        <w:t>:</w:t>
      </w:r>
    </w:p>
    <w:p w:rsidR="004F5AE2" w:rsidRDefault="004F5AE2" w:rsidP="00F1146F">
      <w:pPr>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 xml:space="preserve">1. Langkah-langkah Implementasi Aplikasi </w:t>
      </w:r>
      <w:r w:rsidR="00DE3397" w:rsidRPr="00DE3397">
        <w:rPr>
          <w:rFonts w:asciiTheme="majorBidi" w:hAnsiTheme="majorBidi" w:cstheme="majorBidi"/>
          <w:b/>
          <w:bCs/>
          <w:i/>
          <w:iCs/>
          <w:sz w:val="24"/>
          <w:szCs w:val="24"/>
        </w:rPr>
        <w:t>Quizizz</w:t>
      </w:r>
      <w:r>
        <w:rPr>
          <w:rFonts w:asciiTheme="majorBidi" w:hAnsiTheme="majorBidi" w:cstheme="majorBidi"/>
          <w:b/>
          <w:bCs/>
          <w:sz w:val="24"/>
          <w:szCs w:val="24"/>
        </w:rPr>
        <w:t xml:space="preserve"> sebagai Media Pembelajaran pada Mata kuliah Pembelajaran Aqidah Akhlak</w:t>
      </w:r>
    </w:p>
    <w:p w:rsidR="00407588" w:rsidRDefault="003A6515" w:rsidP="003A6515">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Dalam mengimplementasikan aplikasi </w:t>
      </w:r>
      <w:r w:rsidR="00DE3397" w:rsidRPr="00DE3397">
        <w:rPr>
          <w:rFonts w:asciiTheme="majorBidi" w:hAnsiTheme="majorBidi" w:cstheme="majorBidi"/>
          <w:i/>
          <w:iCs/>
          <w:sz w:val="24"/>
          <w:szCs w:val="24"/>
        </w:rPr>
        <w:t>quizizz</w:t>
      </w:r>
      <w:r>
        <w:rPr>
          <w:rFonts w:asciiTheme="majorBidi" w:hAnsiTheme="majorBidi" w:cstheme="majorBidi"/>
          <w:sz w:val="24"/>
          <w:szCs w:val="24"/>
        </w:rPr>
        <w:t xml:space="preserve"> dalam pembelajaran aqidah akhlak</w:t>
      </w:r>
      <w:r w:rsidR="00F1146F">
        <w:rPr>
          <w:rFonts w:asciiTheme="majorBidi" w:hAnsiTheme="majorBidi" w:cstheme="majorBidi"/>
          <w:sz w:val="24"/>
          <w:szCs w:val="24"/>
        </w:rPr>
        <w:t>, terdapat beberapa langkah yang dilakukan yaitu:</w:t>
      </w:r>
      <w:r w:rsidR="00DD4660">
        <w:rPr>
          <w:rFonts w:asciiTheme="majorBidi" w:hAnsiTheme="majorBidi" w:cstheme="majorBidi"/>
          <w:sz w:val="24"/>
          <w:szCs w:val="24"/>
        </w:rPr>
        <w:t xml:space="preserve"> </w:t>
      </w:r>
    </w:p>
    <w:p w:rsidR="00DD4660" w:rsidRDefault="00DD4660" w:rsidP="00DD4660">
      <w:pPr>
        <w:spacing w:after="0" w:line="360" w:lineRule="auto"/>
        <w:jc w:val="both"/>
        <w:rPr>
          <w:rFonts w:asciiTheme="majorBidi" w:hAnsiTheme="majorBidi" w:cstheme="majorBidi"/>
          <w:sz w:val="24"/>
          <w:szCs w:val="24"/>
        </w:rPr>
      </w:pPr>
      <w:r>
        <w:rPr>
          <w:rFonts w:asciiTheme="majorBidi" w:hAnsiTheme="majorBidi" w:cstheme="majorBidi"/>
          <w:sz w:val="24"/>
          <w:szCs w:val="24"/>
        </w:rPr>
        <w:tab/>
        <w:t>a. Pembuatan Akun Quizizz</w:t>
      </w:r>
    </w:p>
    <w:p w:rsidR="00DD4660" w:rsidRDefault="00DD4660" w:rsidP="00DD4660">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Dalam pembuatan akun quizizz ini terdapat 7 tahapan yaitu:</w:t>
      </w:r>
    </w:p>
    <w:p w:rsidR="00DD4660" w:rsidRPr="00DD4660" w:rsidRDefault="00DD4660" w:rsidP="00DD4660">
      <w:pPr>
        <w:pStyle w:val="ListParagraph"/>
        <w:numPr>
          <w:ilvl w:val="0"/>
          <w:numId w:val="3"/>
        </w:numPr>
        <w:spacing w:after="0" w:line="360" w:lineRule="auto"/>
        <w:jc w:val="both"/>
        <w:rPr>
          <w:rFonts w:asciiTheme="majorBidi" w:hAnsiTheme="majorBidi" w:cstheme="majorBidi"/>
          <w:sz w:val="24"/>
          <w:szCs w:val="24"/>
        </w:rPr>
      </w:pPr>
      <w:r w:rsidRPr="00DD4660">
        <w:rPr>
          <w:rFonts w:asciiTheme="majorBidi" w:hAnsiTheme="majorBidi" w:cstheme="majorBidi"/>
          <w:sz w:val="24"/>
          <w:szCs w:val="24"/>
        </w:rPr>
        <w:t>Buka website</w:t>
      </w:r>
      <w:r w:rsidRPr="00DD4660">
        <w:rPr>
          <w:rFonts w:asciiTheme="majorBidi" w:hAnsiTheme="majorBidi" w:cstheme="majorBidi"/>
          <w:i/>
          <w:iCs/>
          <w:sz w:val="24"/>
          <w:szCs w:val="24"/>
        </w:rPr>
        <w:t xml:space="preserve"> </w:t>
      </w:r>
      <w:r w:rsidRPr="00DD4660">
        <w:rPr>
          <w:rFonts w:asciiTheme="majorBidi" w:hAnsiTheme="majorBidi" w:cstheme="majorBidi"/>
          <w:b/>
          <w:bCs/>
          <w:sz w:val="24"/>
          <w:szCs w:val="24"/>
        </w:rPr>
        <w:t>https://Quizizz.com</w:t>
      </w:r>
    </w:p>
    <w:p w:rsidR="00DD4660" w:rsidRDefault="00DD4660" w:rsidP="00DD4660">
      <w:pPr>
        <w:pStyle w:val="ListParagraph"/>
        <w:numPr>
          <w:ilvl w:val="0"/>
          <w:numId w:val="3"/>
        </w:numPr>
        <w:spacing w:after="0" w:line="360" w:lineRule="auto"/>
        <w:jc w:val="both"/>
        <w:rPr>
          <w:rFonts w:asciiTheme="majorBidi" w:hAnsiTheme="majorBidi" w:cstheme="majorBidi"/>
          <w:sz w:val="24"/>
          <w:szCs w:val="24"/>
        </w:rPr>
      </w:pPr>
      <w:r w:rsidRPr="00DD4660">
        <w:rPr>
          <w:rFonts w:asciiTheme="majorBidi" w:hAnsiTheme="majorBidi" w:cstheme="majorBidi"/>
          <w:sz w:val="24"/>
          <w:szCs w:val="24"/>
        </w:rPr>
        <w:t xml:space="preserve">Jika menggunakan akun google, maka kita dapat langsung mengklik </w:t>
      </w:r>
      <w:r w:rsidRPr="00DD4660">
        <w:rPr>
          <w:rFonts w:asciiTheme="majorBidi" w:hAnsiTheme="majorBidi" w:cstheme="majorBidi"/>
          <w:b/>
          <w:bCs/>
          <w:sz w:val="24"/>
          <w:szCs w:val="24"/>
        </w:rPr>
        <w:t>sign up with google</w:t>
      </w:r>
      <w:r>
        <w:rPr>
          <w:rFonts w:asciiTheme="majorBidi" w:hAnsiTheme="majorBidi" w:cstheme="majorBidi"/>
          <w:sz w:val="24"/>
          <w:szCs w:val="24"/>
        </w:rPr>
        <w:t>, masukkan alamat email pada akun (sign up). Terdapat dua cara dalam mendaftar yaitu melalui akun google atau mendaftar.</w:t>
      </w:r>
    </w:p>
    <w:p w:rsidR="00DD4660" w:rsidRDefault="00DD4660" w:rsidP="00DD4660">
      <w:pPr>
        <w:pStyle w:val="ListParagraph"/>
        <w:numPr>
          <w:ilvl w:val="0"/>
          <w:numId w:val="3"/>
        </w:numPr>
        <w:spacing w:after="0" w:line="360" w:lineRule="auto"/>
        <w:jc w:val="both"/>
        <w:rPr>
          <w:rFonts w:asciiTheme="majorBidi" w:hAnsiTheme="majorBidi" w:cstheme="majorBidi"/>
          <w:sz w:val="24"/>
          <w:szCs w:val="24"/>
        </w:rPr>
      </w:pPr>
      <w:r>
        <w:rPr>
          <w:rFonts w:asciiTheme="majorBidi" w:hAnsiTheme="majorBidi" w:cstheme="majorBidi"/>
          <w:sz w:val="24"/>
          <w:szCs w:val="24"/>
        </w:rPr>
        <w:t>Pilih peran. Apakah sebagai teacher (guru), students (siswa), parent (orangtua). Maka kita pilih peran sesuai dengan kondisi kita. Jika sebagai guru maka kita pilih teacher.</w:t>
      </w:r>
    </w:p>
    <w:p w:rsidR="00DD4660" w:rsidRDefault="00DD4660" w:rsidP="00DD4660">
      <w:pPr>
        <w:pStyle w:val="ListParagraph"/>
        <w:numPr>
          <w:ilvl w:val="0"/>
          <w:numId w:val="3"/>
        </w:numPr>
        <w:spacing w:after="0" w:line="360" w:lineRule="auto"/>
        <w:jc w:val="both"/>
        <w:rPr>
          <w:rFonts w:asciiTheme="majorBidi" w:hAnsiTheme="majorBidi" w:cstheme="majorBidi"/>
          <w:sz w:val="24"/>
          <w:szCs w:val="24"/>
        </w:rPr>
      </w:pPr>
      <w:r>
        <w:rPr>
          <w:rFonts w:asciiTheme="majorBidi" w:hAnsiTheme="majorBidi" w:cstheme="majorBidi"/>
          <w:sz w:val="24"/>
          <w:szCs w:val="24"/>
        </w:rPr>
        <w:t>Melengkapi data identitas, berupa pilih Mr/Mrs, kemudian tulis nama depan atau nama belakang kita. Selanjutnya, ketikkan password dan jika sudah sempurna atau lengkap silahkan klik complete sign up dan akun akan siap digunakan.</w:t>
      </w:r>
    </w:p>
    <w:p w:rsidR="000E2018" w:rsidRDefault="000E2018" w:rsidP="00DD4660">
      <w:pPr>
        <w:pStyle w:val="ListParagraph"/>
        <w:numPr>
          <w:ilvl w:val="0"/>
          <w:numId w:val="3"/>
        </w:numPr>
        <w:spacing w:after="0" w:line="360" w:lineRule="auto"/>
        <w:jc w:val="both"/>
        <w:rPr>
          <w:rFonts w:asciiTheme="majorBidi" w:hAnsiTheme="majorBidi" w:cstheme="majorBidi"/>
          <w:sz w:val="24"/>
          <w:szCs w:val="24"/>
        </w:rPr>
      </w:pPr>
      <w:r>
        <w:rPr>
          <w:rFonts w:asciiTheme="majorBidi" w:hAnsiTheme="majorBidi" w:cstheme="majorBidi"/>
          <w:sz w:val="24"/>
          <w:szCs w:val="24"/>
        </w:rPr>
        <w:t>Login dengan memasukkan username dan password yang telah dibuat</w:t>
      </w:r>
      <w:r w:rsidR="002B6017">
        <w:rPr>
          <w:rFonts w:asciiTheme="majorBidi" w:hAnsiTheme="majorBidi" w:cstheme="majorBidi"/>
          <w:sz w:val="24"/>
          <w:szCs w:val="24"/>
        </w:rPr>
        <w:t>.</w:t>
      </w:r>
    </w:p>
    <w:p w:rsidR="002B6017" w:rsidRDefault="002B6017" w:rsidP="00DD4660">
      <w:pPr>
        <w:pStyle w:val="ListParagraph"/>
        <w:numPr>
          <w:ilvl w:val="0"/>
          <w:numId w:val="3"/>
        </w:numPr>
        <w:spacing w:after="0" w:line="360" w:lineRule="auto"/>
        <w:jc w:val="both"/>
        <w:rPr>
          <w:rFonts w:asciiTheme="majorBidi" w:hAnsiTheme="majorBidi" w:cstheme="majorBidi"/>
          <w:sz w:val="24"/>
          <w:szCs w:val="24"/>
        </w:rPr>
      </w:pPr>
      <w:r>
        <w:rPr>
          <w:rFonts w:asciiTheme="majorBidi" w:hAnsiTheme="majorBidi" w:cstheme="majorBidi"/>
          <w:sz w:val="24"/>
          <w:szCs w:val="24"/>
        </w:rPr>
        <w:t>Sudah berada pada halaman quizzizz dan siap digunakan.</w:t>
      </w:r>
    </w:p>
    <w:p w:rsidR="002B6017" w:rsidRDefault="002B6017" w:rsidP="00DD4660">
      <w:pPr>
        <w:pStyle w:val="ListParagraph"/>
        <w:numPr>
          <w:ilvl w:val="0"/>
          <w:numId w:val="3"/>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Pada halaman quizizz terdapat beberapa penjelasan, yaitu nama dapat dirubah sesuai dengan profil, serta dapat disertakan gambar diri sebagai pemilik akun atau gambar yang menunjukkan bidang atau subjek suatu mata kuliah atau bidang studi tertentu. Selanjutnya mengklik create a new quiz untuk memulai kuis. Dan pada kolom report dapat merekapitulasi aktivitas kuis yang telah </w:t>
      </w:r>
      <w:r>
        <w:rPr>
          <w:rFonts w:asciiTheme="majorBidi" w:hAnsiTheme="majorBidi" w:cstheme="majorBidi"/>
          <w:sz w:val="24"/>
          <w:szCs w:val="24"/>
        </w:rPr>
        <w:lastRenderedPageBreak/>
        <w:t>dilaksanakan berbentuk nilai, jawaban benar/salah dan dapat diunduh dalam bentuk excel.</w:t>
      </w:r>
    </w:p>
    <w:p w:rsidR="00C7067A" w:rsidRDefault="00C7067A" w:rsidP="00C7067A">
      <w:pPr>
        <w:spacing w:after="0" w:line="360" w:lineRule="auto"/>
        <w:jc w:val="both"/>
        <w:rPr>
          <w:rFonts w:asciiTheme="majorBidi" w:hAnsiTheme="majorBidi" w:cstheme="majorBidi"/>
          <w:i/>
          <w:iCs/>
          <w:sz w:val="24"/>
          <w:szCs w:val="24"/>
        </w:rPr>
      </w:pPr>
      <w:r>
        <w:rPr>
          <w:rFonts w:asciiTheme="majorBidi" w:hAnsiTheme="majorBidi" w:cstheme="majorBidi"/>
          <w:sz w:val="24"/>
          <w:szCs w:val="24"/>
        </w:rPr>
        <w:t xml:space="preserve">b. Pembuatan pertanyaan kuis </w:t>
      </w:r>
      <w:r>
        <w:rPr>
          <w:rFonts w:asciiTheme="majorBidi" w:hAnsiTheme="majorBidi" w:cstheme="majorBidi"/>
          <w:i/>
          <w:iCs/>
          <w:sz w:val="24"/>
          <w:szCs w:val="24"/>
        </w:rPr>
        <w:t>quizizz</w:t>
      </w:r>
    </w:p>
    <w:p w:rsidR="00C7067A" w:rsidRDefault="00C7067A" w:rsidP="00C7067A">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Klik, `Create a new quiz`. Maka, kita buat nama kuis sesuai dengan biang studi atau mata kuliah misalanya Kuis Pembelajaran Aqidah Akhlak. Selanjutnya, kita memilih subject area yang relevan dengan kuis yang kita buat. Misalnya, Islamic studies.</w:t>
      </w:r>
    </w:p>
    <w:p w:rsidR="00C7067A" w:rsidRDefault="00C7067A" w:rsidP="00C7067A">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Klik, `Create a new question.</w:t>
      </w:r>
    </w:p>
    <w:p w:rsidR="00C7067A" w:rsidRDefault="00ED7B77" w:rsidP="00C7067A">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Tuliskan soal atau pertanyaan pada kolom, `write your question here". Jika sudah mempersiapkan dan sudah memiliki soal, maka dapat dilakukan dengan cara salin dan tempel. Selanjutnya tuliskan pilihan pada kolom answer question, dan jangan lupa untuk memilih (dengan cara mencetang) kolom yang merupakan jawaban yang benar. Maka, akan otomatis berubah warna hijau.</w:t>
      </w:r>
      <w:r w:rsidR="002450BE">
        <w:rPr>
          <w:rFonts w:asciiTheme="majorBidi" w:hAnsiTheme="majorBidi" w:cstheme="majorBidi"/>
          <w:sz w:val="24"/>
          <w:szCs w:val="24"/>
        </w:rPr>
        <w:t xml:space="preserve"> Kemudian setting waktu. Durasi waktu dapat disesuaikan dengan tingkat kesukaran soal.</w:t>
      </w:r>
    </w:p>
    <w:p w:rsidR="00ED7B77" w:rsidRDefault="00ED7B77" w:rsidP="00C7067A">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Setelah selesai mengetik soal, jangan lupa untuk mengklik tombol, save.</w:t>
      </w:r>
    </w:p>
    <w:p w:rsidR="00ED7B77" w:rsidRDefault="00ED7B77" w:rsidP="00C7067A">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Untuk menambah soal atau membuat soal selanjutnya silahkan klik, `create a new question`.</w:t>
      </w:r>
    </w:p>
    <w:p w:rsidR="00EF34ED" w:rsidRPr="00D94B87" w:rsidRDefault="00ED7B77" w:rsidP="00D94B87">
      <w:pPr>
        <w:pStyle w:val="ListParagraph"/>
        <w:numPr>
          <w:ilvl w:val="0"/>
          <w:numId w:val="6"/>
        </w:numPr>
        <w:spacing w:after="0" w:line="360" w:lineRule="auto"/>
        <w:jc w:val="both"/>
        <w:rPr>
          <w:rFonts w:asciiTheme="majorBidi" w:hAnsiTheme="majorBidi" w:cstheme="majorBidi"/>
          <w:sz w:val="24"/>
          <w:szCs w:val="24"/>
        </w:rPr>
      </w:pPr>
      <w:r>
        <w:rPr>
          <w:rFonts w:asciiTheme="majorBidi" w:hAnsiTheme="majorBidi" w:cstheme="majorBidi"/>
          <w:sz w:val="24"/>
          <w:szCs w:val="24"/>
        </w:rPr>
        <w:t>Jika sudah selesai mengetik/menuliskan semua soal secara keseluruhan, silahkan klik tombol `FINISH QUIZ`, pilih grade sesuai dengan kelas kemudian klik save</w:t>
      </w:r>
      <w:r w:rsidR="00D94B87">
        <w:rPr>
          <w:rFonts w:asciiTheme="majorBidi" w:hAnsiTheme="majorBidi" w:cstheme="majorBidi"/>
          <w:sz w:val="24"/>
          <w:szCs w:val="24"/>
        </w:rPr>
        <w:t>.</w:t>
      </w:r>
    </w:p>
    <w:p w:rsidR="00F1146F" w:rsidRDefault="00F1146F" w:rsidP="00F1146F">
      <w:pPr>
        <w:spacing w:after="0" w:line="360" w:lineRule="auto"/>
        <w:ind w:left="426" w:hanging="426"/>
        <w:jc w:val="both"/>
        <w:rPr>
          <w:rFonts w:asciiTheme="majorBidi" w:hAnsiTheme="majorBidi" w:cstheme="majorBidi"/>
          <w:b/>
          <w:bCs/>
          <w:sz w:val="24"/>
          <w:szCs w:val="24"/>
        </w:rPr>
      </w:pPr>
      <w:r w:rsidRPr="00F1146F">
        <w:rPr>
          <w:rFonts w:asciiTheme="majorBidi" w:hAnsiTheme="majorBidi" w:cstheme="majorBidi"/>
          <w:b/>
          <w:bCs/>
          <w:sz w:val="24"/>
          <w:szCs w:val="24"/>
        </w:rPr>
        <w:t xml:space="preserve">2. </w:t>
      </w:r>
      <w:r>
        <w:rPr>
          <w:rFonts w:asciiTheme="majorBidi" w:hAnsiTheme="majorBidi" w:cstheme="majorBidi"/>
          <w:b/>
          <w:bCs/>
          <w:sz w:val="24"/>
          <w:szCs w:val="24"/>
        </w:rPr>
        <w:t xml:space="preserve"> </w:t>
      </w:r>
      <w:r w:rsidRPr="00F1146F">
        <w:rPr>
          <w:rFonts w:asciiTheme="majorBidi" w:hAnsiTheme="majorBidi" w:cstheme="majorBidi"/>
          <w:b/>
          <w:bCs/>
          <w:sz w:val="24"/>
          <w:szCs w:val="24"/>
        </w:rPr>
        <w:t xml:space="preserve">Faktor </w:t>
      </w:r>
      <w:r>
        <w:rPr>
          <w:rFonts w:asciiTheme="majorBidi" w:hAnsiTheme="majorBidi" w:cstheme="majorBidi"/>
          <w:b/>
          <w:bCs/>
          <w:sz w:val="24"/>
          <w:szCs w:val="24"/>
        </w:rPr>
        <w:t>P</w:t>
      </w:r>
      <w:r w:rsidRPr="00F1146F">
        <w:rPr>
          <w:rFonts w:asciiTheme="majorBidi" w:hAnsiTheme="majorBidi" w:cstheme="majorBidi"/>
          <w:b/>
          <w:bCs/>
          <w:sz w:val="24"/>
          <w:szCs w:val="24"/>
        </w:rPr>
        <w:t xml:space="preserve">endukung dan </w:t>
      </w:r>
      <w:r>
        <w:rPr>
          <w:rFonts w:asciiTheme="majorBidi" w:hAnsiTheme="majorBidi" w:cstheme="majorBidi"/>
          <w:b/>
          <w:bCs/>
          <w:sz w:val="24"/>
          <w:szCs w:val="24"/>
        </w:rPr>
        <w:t>P</w:t>
      </w:r>
      <w:r w:rsidRPr="00F1146F">
        <w:rPr>
          <w:rFonts w:asciiTheme="majorBidi" w:hAnsiTheme="majorBidi" w:cstheme="majorBidi"/>
          <w:b/>
          <w:bCs/>
          <w:sz w:val="24"/>
          <w:szCs w:val="24"/>
        </w:rPr>
        <w:t xml:space="preserve">enghambat dalam </w:t>
      </w:r>
      <w:r>
        <w:rPr>
          <w:rFonts w:asciiTheme="majorBidi" w:hAnsiTheme="majorBidi" w:cstheme="majorBidi"/>
          <w:b/>
          <w:bCs/>
          <w:sz w:val="24"/>
          <w:szCs w:val="24"/>
        </w:rPr>
        <w:t>M</w:t>
      </w:r>
      <w:r w:rsidRPr="00F1146F">
        <w:rPr>
          <w:rFonts w:asciiTheme="majorBidi" w:hAnsiTheme="majorBidi" w:cstheme="majorBidi"/>
          <w:b/>
          <w:bCs/>
          <w:sz w:val="24"/>
          <w:szCs w:val="24"/>
        </w:rPr>
        <w:t>engimplementasi</w:t>
      </w:r>
      <w:r>
        <w:rPr>
          <w:rFonts w:asciiTheme="majorBidi" w:hAnsiTheme="majorBidi" w:cstheme="majorBidi"/>
          <w:b/>
          <w:bCs/>
          <w:sz w:val="24"/>
          <w:szCs w:val="24"/>
        </w:rPr>
        <w:t>kan</w:t>
      </w:r>
      <w:r w:rsidRPr="00F1146F">
        <w:rPr>
          <w:rFonts w:asciiTheme="majorBidi" w:hAnsiTheme="majorBidi" w:cstheme="majorBidi"/>
          <w:b/>
          <w:bCs/>
          <w:sz w:val="24"/>
          <w:szCs w:val="24"/>
        </w:rPr>
        <w:t xml:space="preserve"> </w:t>
      </w:r>
      <w:r>
        <w:rPr>
          <w:rFonts w:asciiTheme="majorBidi" w:hAnsiTheme="majorBidi" w:cstheme="majorBidi"/>
          <w:b/>
          <w:bCs/>
          <w:sz w:val="24"/>
          <w:szCs w:val="24"/>
        </w:rPr>
        <w:t xml:space="preserve"> </w:t>
      </w:r>
      <w:r w:rsidRPr="00F1146F">
        <w:rPr>
          <w:rFonts w:asciiTheme="majorBidi" w:hAnsiTheme="majorBidi" w:cstheme="majorBidi"/>
          <w:b/>
          <w:bCs/>
          <w:sz w:val="24"/>
          <w:szCs w:val="24"/>
        </w:rPr>
        <w:t xml:space="preserve">Apliksi </w:t>
      </w:r>
      <w:r w:rsidR="00DE3397" w:rsidRPr="00DE3397">
        <w:rPr>
          <w:rFonts w:asciiTheme="majorBidi" w:hAnsiTheme="majorBidi" w:cstheme="majorBidi"/>
          <w:b/>
          <w:bCs/>
          <w:i/>
          <w:iCs/>
          <w:sz w:val="24"/>
          <w:szCs w:val="24"/>
        </w:rPr>
        <w:t>Quizizz</w:t>
      </w:r>
      <w:r w:rsidRPr="00F1146F">
        <w:rPr>
          <w:rFonts w:asciiTheme="majorBidi" w:hAnsiTheme="majorBidi" w:cstheme="majorBidi"/>
          <w:b/>
          <w:bCs/>
          <w:sz w:val="24"/>
          <w:szCs w:val="24"/>
        </w:rPr>
        <w:t xml:space="preserve"> dalam Pembelajaran Aqidah Akhlak</w:t>
      </w:r>
    </w:p>
    <w:p w:rsidR="00AE1CF9" w:rsidRDefault="00AE1CF9" w:rsidP="00F1146F">
      <w:pPr>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ab/>
        <w:t xml:space="preserve">a. </w:t>
      </w:r>
      <w:r w:rsidR="00D94B87">
        <w:rPr>
          <w:rFonts w:asciiTheme="majorBidi" w:hAnsiTheme="majorBidi" w:cstheme="majorBidi"/>
          <w:b/>
          <w:bCs/>
          <w:sz w:val="24"/>
          <w:szCs w:val="24"/>
        </w:rPr>
        <w:t>Faktor Pendukung</w:t>
      </w:r>
    </w:p>
    <w:p w:rsidR="004C20EC" w:rsidRDefault="004C20EC" w:rsidP="00F1146F">
      <w:pPr>
        <w:spacing w:after="0" w:line="360" w:lineRule="auto"/>
        <w:ind w:left="426" w:hanging="426"/>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sz w:val="24"/>
          <w:szCs w:val="24"/>
        </w:rPr>
        <w:t>Berdasarkan hasil wawancara dengan mahasiswa atas nama Rosita Devi menyebutkan bahwa, "Pembelajaran dengan menggunakan aplikasi quizizz sangat menarik dan menyenangkan. Karena semua mahasiswa memiliki hp android, sehingga mudah dan efisien dapat dilakukan dimana saja, tidak harus tatap muka." (Rosita Devi, 2021)</w:t>
      </w:r>
    </w:p>
    <w:p w:rsidR="00C57A68" w:rsidRDefault="004C20EC" w:rsidP="00D566B6">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ab/>
        <w:t xml:space="preserve">Selanjutnya, mahasiswa atas nama Nurazizah Matondang menjelaskan bahwa </w:t>
      </w:r>
      <w:r w:rsidR="00D566B6">
        <w:rPr>
          <w:rFonts w:asciiTheme="majorBidi" w:hAnsiTheme="majorBidi" w:cstheme="majorBidi"/>
          <w:sz w:val="24"/>
          <w:szCs w:val="24"/>
        </w:rPr>
        <w:t>"</w:t>
      </w:r>
      <w:r>
        <w:rPr>
          <w:rFonts w:asciiTheme="majorBidi" w:hAnsiTheme="majorBidi" w:cstheme="majorBidi"/>
          <w:sz w:val="24"/>
          <w:szCs w:val="24"/>
        </w:rPr>
        <w:t xml:space="preserve">belajar dengan menggunakan </w:t>
      </w:r>
      <w:r w:rsidRPr="009B7B81">
        <w:rPr>
          <w:rFonts w:asciiTheme="majorBidi" w:hAnsiTheme="majorBidi" w:cstheme="majorBidi"/>
          <w:i/>
          <w:iCs/>
          <w:sz w:val="24"/>
          <w:szCs w:val="24"/>
        </w:rPr>
        <w:t>quizizz</w:t>
      </w:r>
      <w:r>
        <w:rPr>
          <w:rFonts w:asciiTheme="majorBidi" w:hAnsiTheme="majorBidi" w:cstheme="majorBidi"/>
          <w:sz w:val="24"/>
          <w:szCs w:val="24"/>
        </w:rPr>
        <w:t xml:space="preserve"> asyik, k</w:t>
      </w:r>
      <w:r w:rsidR="00D566B6">
        <w:rPr>
          <w:rFonts w:asciiTheme="majorBidi" w:hAnsiTheme="majorBidi" w:cstheme="majorBidi"/>
          <w:sz w:val="24"/>
          <w:szCs w:val="24"/>
        </w:rPr>
        <w:t>arena kita seperti bermain game, mudah dan praktis digunakan, karena sesuai dengan zaman sekarang berbasis digital".</w:t>
      </w:r>
    </w:p>
    <w:p w:rsidR="00BC246A" w:rsidRDefault="00C57A68" w:rsidP="00D566B6">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t xml:space="preserve">Hal senada diungkapkan oleh mahasiswa atas nama Edi Sahrial bahwa pembelajaran menggunakan aplikasi </w:t>
      </w:r>
      <w:r w:rsidRPr="00C57A68">
        <w:rPr>
          <w:rFonts w:asciiTheme="majorBidi" w:hAnsiTheme="majorBidi" w:cstheme="majorBidi"/>
          <w:i/>
          <w:iCs/>
          <w:sz w:val="24"/>
          <w:szCs w:val="24"/>
        </w:rPr>
        <w:t>quizizz</w:t>
      </w:r>
      <w:r w:rsidR="00BC246A">
        <w:rPr>
          <w:rFonts w:asciiTheme="majorBidi" w:hAnsiTheme="majorBidi" w:cstheme="majorBidi"/>
          <w:sz w:val="24"/>
          <w:szCs w:val="24"/>
        </w:rPr>
        <w:t xml:space="preserve"> asyik dan mudah mengoperasikannya, karena kami sudah familiar dengan internet dan fitur-fitur yang ada di dalamnya". (Edi Sahrial, 2021)</w:t>
      </w:r>
    </w:p>
    <w:p w:rsidR="00C87D24" w:rsidRDefault="00BC246A" w:rsidP="00D566B6">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t xml:space="preserve">Berdasarkan hasil wawancara dari beberapa mahasiswa tersebut dapat dipahami bahwa kebiasaan mahasiswa dalam menggunakan android dan aplikasi-palikasi yang terdapat di </w:t>
      </w:r>
      <w:r w:rsidRPr="00FC0B5D">
        <w:rPr>
          <w:rFonts w:asciiTheme="majorBidi" w:hAnsiTheme="majorBidi" w:cstheme="majorBidi"/>
          <w:i/>
          <w:iCs/>
          <w:sz w:val="24"/>
          <w:szCs w:val="24"/>
        </w:rPr>
        <w:t>palystore</w:t>
      </w:r>
      <w:r>
        <w:rPr>
          <w:rFonts w:asciiTheme="majorBidi" w:hAnsiTheme="majorBidi" w:cstheme="majorBidi"/>
          <w:sz w:val="24"/>
          <w:szCs w:val="24"/>
        </w:rPr>
        <w:t xml:space="preserve"> menjadikan mereka mudah untuk mengoperasikan </w:t>
      </w:r>
      <w:r w:rsidRPr="00FC0B5D">
        <w:rPr>
          <w:rFonts w:asciiTheme="majorBidi" w:hAnsiTheme="majorBidi" w:cstheme="majorBidi"/>
          <w:i/>
          <w:iCs/>
          <w:sz w:val="24"/>
          <w:szCs w:val="24"/>
        </w:rPr>
        <w:t>quizizz</w:t>
      </w:r>
      <w:r>
        <w:rPr>
          <w:rFonts w:asciiTheme="majorBidi" w:hAnsiTheme="majorBidi" w:cstheme="majorBidi"/>
          <w:sz w:val="24"/>
          <w:szCs w:val="24"/>
        </w:rPr>
        <w:t xml:space="preserve"> dalam pembelajaran. Selanjutnya, model </w:t>
      </w:r>
      <w:r w:rsidRPr="00FC0B5D">
        <w:rPr>
          <w:rFonts w:asciiTheme="majorBidi" w:hAnsiTheme="majorBidi" w:cstheme="majorBidi"/>
          <w:i/>
          <w:iCs/>
          <w:sz w:val="24"/>
          <w:szCs w:val="24"/>
        </w:rPr>
        <w:t>game online</w:t>
      </w:r>
      <w:r>
        <w:rPr>
          <w:rFonts w:asciiTheme="majorBidi" w:hAnsiTheme="majorBidi" w:cstheme="majorBidi"/>
          <w:sz w:val="24"/>
          <w:szCs w:val="24"/>
        </w:rPr>
        <w:t xml:space="preserve"> yang ditampilkan oleh aplikasi </w:t>
      </w:r>
      <w:r w:rsidRPr="00FC0B5D">
        <w:rPr>
          <w:rFonts w:asciiTheme="majorBidi" w:hAnsiTheme="majorBidi" w:cstheme="majorBidi"/>
          <w:i/>
          <w:iCs/>
          <w:sz w:val="24"/>
          <w:szCs w:val="24"/>
        </w:rPr>
        <w:t>quizizz</w:t>
      </w:r>
      <w:r>
        <w:rPr>
          <w:rFonts w:asciiTheme="majorBidi" w:hAnsiTheme="majorBidi" w:cstheme="majorBidi"/>
          <w:sz w:val="24"/>
          <w:szCs w:val="24"/>
        </w:rPr>
        <w:t xml:space="preserve"> sangat menarik,</w:t>
      </w:r>
      <w:r w:rsidR="00FC0B5D">
        <w:rPr>
          <w:rFonts w:asciiTheme="majorBidi" w:hAnsiTheme="majorBidi" w:cstheme="majorBidi"/>
          <w:sz w:val="24"/>
          <w:szCs w:val="24"/>
        </w:rPr>
        <w:t xml:space="preserve"> interaktif dan komunikatif,</w:t>
      </w:r>
      <w:r>
        <w:rPr>
          <w:rFonts w:asciiTheme="majorBidi" w:hAnsiTheme="majorBidi" w:cstheme="majorBidi"/>
          <w:sz w:val="24"/>
          <w:szCs w:val="24"/>
        </w:rPr>
        <w:t xml:space="preserve"> sehingga mahasiswa seakan bermain </w:t>
      </w:r>
      <w:r w:rsidRPr="00FC0B5D">
        <w:rPr>
          <w:rFonts w:asciiTheme="majorBidi" w:hAnsiTheme="majorBidi" w:cstheme="majorBidi"/>
          <w:i/>
          <w:iCs/>
          <w:sz w:val="24"/>
          <w:szCs w:val="24"/>
        </w:rPr>
        <w:t>game</w:t>
      </w:r>
      <w:r>
        <w:rPr>
          <w:rFonts w:asciiTheme="majorBidi" w:hAnsiTheme="majorBidi" w:cstheme="majorBidi"/>
          <w:sz w:val="24"/>
          <w:szCs w:val="24"/>
        </w:rPr>
        <w:t xml:space="preserve"> dan bertanding dengan lawan/ pesaing dari mahasiswa yang lain untuk bisa memenangkan pertandingan. </w:t>
      </w:r>
      <w:r w:rsidR="00FC0B5D">
        <w:rPr>
          <w:rFonts w:asciiTheme="majorBidi" w:hAnsiTheme="majorBidi" w:cstheme="majorBidi"/>
          <w:sz w:val="24"/>
          <w:szCs w:val="24"/>
        </w:rPr>
        <w:t xml:space="preserve">Karena dalam aplikasi </w:t>
      </w:r>
      <w:r w:rsidR="00FC0B5D" w:rsidRPr="00FC0B5D">
        <w:rPr>
          <w:rFonts w:asciiTheme="majorBidi" w:hAnsiTheme="majorBidi" w:cstheme="majorBidi"/>
          <w:i/>
          <w:iCs/>
          <w:sz w:val="24"/>
          <w:szCs w:val="24"/>
        </w:rPr>
        <w:t xml:space="preserve">quizizz </w:t>
      </w:r>
      <w:r w:rsidR="00FC0B5D">
        <w:rPr>
          <w:rFonts w:asciiTheme="majorBidi" w:hAnsiTheme="majorBidi" w:cstheme="majorBidi"/>
          <w:sz w:val="24"/>
          <w:szCs w:val="24"/>
        </w:rPr>
        <w:t xml:space="preserve">ini akan terlihat urutan peringkat dari semua peserta serta rekam jawaban mahasiswa di setiap soal yang mereka jawab. </w:t>
      </w:r>
      <w:r w:rsidRPr="00FC0B5D">
        <w:rPr>
          <w:rFonts w:asciiTheme="majorBidi" w:hAnsiTheme="majorBidi" w:cstheme="majorBidi"/>
          <w:sz w:val="24"/>
          <w:szCs w:val="24"/>
        </w:rPr>
        <w:t>Maka</w:t>
      </w:r>
      <w:r>
        <w:rPr>
          <w:rFonts w:asciiTheme="majorBidi" w:hAnsiTheme="majorBidi" w:cstheme="majorBidi"/>
          <w:sz w:val="24"/>
          <w:szCs w:val="24"/>
        </w:rPr>
        <w:t>, dalam hal ini bagaimana mahasiswa dapat menjadi juara dal</w:t>
      </w:r>
      <w:r w:rsidR="00FC0B5D">
        <w:rPr>
          <w:rFonts w:asciiTheme="majorBidi" w:hAnsiTheme="majorBidi" w:cstheme="majorBidi"/>
          <w:sz w:val="24"/>
          <w:szCs w:val="24"/>
        </w:rPr>
        <w:t>am pembelajaran Aqidah Akhlak.</w:t>
      </w:r>
    </w:p>
    <w:p w:rsidR="004C20EC" w:rsidRDefault="00C87D24" w:rsidP="00D566B6">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t>Berdasarkan hasil observasi peneliti juga ketika dalam pembelajaran Aqidah Akhlak</w:t>
      </w:r>
      <w:r w:rsidR="008537C2">
        <w:rPr>
          <w:rFonts w:asciiTheme="majorBidi" w:hAnsiTheme="majorBidi" w:cstheme="majorBidi"/>
          <w:sz w:val="24"/>
          <w:szCs w:val="24"/>
        </w:rPr>
        <w:t xml:space="preserve"> pada hari Senin tanggal 25 Oktober 2021,</w:t>
      </w:r>
      <w:r>
        <w:rPr>
          <w:rFonts w:asciiTheme="majorBidi" w:hAnsiTheme="majorBidi" w:cstheme="majorBidi"/>
          <w:sz w:val="24"/>
          <w:szCs w:val="24"/>
        </w:rPr>
        <w:t xml:space="preserve"> mahasiswa terlihat antusias dan ingin agar diulang lagi quisnya dengan menggunakan aplikasi </w:t>
      </w:r>
      <w:r w:rsidRPr="00C87D24">
        <w:rPr>
          <w:rFonts w:asciiTheme="majorBidi" w:hAnsiTheme="majorBidi" w:cstheme="majorBidi"/>
          <w:i/>
          <w:iCs/>
          <w:sz w:val="24"/>
          <w:szCs w:val="24"/>
        </w:rPr>
        <w:t>quizizz</w:t>
      </w:r>
      <w:r>
        <w:rPr>
          <w:rFonts w:asciiTheme="majorBidi" w:hAnsiTheme="majorBidi" w:cstheme="majorBidi"/>
          <w:sz w:val="24"/>
          <w:szCs w:val="24"/>
        </w:rPr>
        <w:t>, sebab ia merasa bahwa pada quis tadi belum maksimal.</w:t>
      </w:r>
    </w:p>
    <w:p w:rsidR="00956BDD" w:rsidRPr="00527B6A" w:rsidRDefault="00956BDD" w:rsidP="00D566B6">
      <w:pPr>
        <w:spacing w:after="0" w:line="360" w:lineRule="auto"/>
        <w:ind w:left="426"/>
        <w:jc w:val="both"/>
        <w:rPr>
          <w:rFonts w:asciiTheme="majorBidi" w:hAnsiTheme="majorBidi" w:cstheme="majorBidi"/>
          <w:b/>
          <w:bCs/>
          <w:sz w:val="24"/>
          <w:szCs w:val="24"/>
        </w:rPr>
      </w:pPr>
    </w:p>
    <w:p w:rsidR="00527B6A" w:rsidRDefault="006D40A0" w:rsidP="00527B6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b. Faktor Penghambat</w:t>
      </w:r>
    </w:p>
    <w:p w:rsidR="00D526F4" w:rsidRDefault="00D00527" w:rsidP="00527B6A">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Terdapat beberapa kendala atau hambatan dalam mengimplementasikan Aplikasi </w:t>
      </w:r>
      <w:r w:rsidRPr="00D00527">
        <w:rPr>
          <w:rFonts w:asciiTheme="majorBidi" w:hAnsiTheme="majorBidi" w:cstheme="majorBidi"/>
          <w:i/>
          <w:iCs/>
          <w:sz w:val="24"/>
          <w:szCs w:val="24"/>
        </w:rPr>
        <w:t>Quizizz</w:t>
      </w:r>
      <w:r>
        <w:rPr>
          <w:rFonts w:asciiTheme="majorBidi" w:hAnsiTheme="majorBidi" w:cstheme="majorBidi"/>
          <w:b/>
          <w:bCs/>
          <w:sz w:val="24"/>
          <w:szCs w:val="24"/>
        </w:rPr>
        <w:t xml:space="preserve"> </w:t>
      </w:r>
      <w:r>
        <w:rPr>
          <w:rFonts w:asciiTheme="majorBidi" w:hAnsiTheme="majorBidi" w:cstheme="majorBidi"/>
          <w:sz w:val="24"/>
          <w:szCs w:val="24"/>
        </w:rPr>
        <w:t xml:space="preserve">dalam pembelajaran Aqidah Akhlak sesuai dengan hasil wawancara dengan mahasiswa atas nama Rosita Devi, ia menyebutkan bahwa,"jaringan dan paket kuota. Jika paket kuota tinggal sedikit sulit untuk join atau bergabung". Hal senada diungkapkan oleh Edi Sahrial, ia menyebutkan </w:t>
      </w:r>
      <w:r>
        <w:rPr>
          <w:rFonts w:asciiTheme="majorBidi" w:hAnsiTheme="majorBidi" w:cstheme="majorBidi"/>
          <w:sz w:val="24"/>
          <w:szCs w:val="24"/>
        </w:rPr>
        <w:lastRenderedPageBreak/>
        <w:t>bahwa,"</w:t>
      </w:r>
      <w:r w:rsidR="008E18D9">
        <w:rPr>
          <w:rFonts w:asciiTheme="majorBidi" w:hAnsiTheme="majorBidi" w:cstheme="majorBidi"/>
          <w:sz w:val="24"/>
          <w:szCs w:val="24"/>
        </w:rPr>
        <w:t>gak selalu ada paket, dan terkadang jaringan kurang stabil, jadi keluar sendiri dari game (</w:t>
      </w:r>
      <w:r w:rsidR="008E18D9">
        <w:rPr>
          <w:rFonts w:asciiTheme="majorBidi" w:hAnsiTheme="majorBidi" w:cstheme="majorBidi"/>
          <w:i/>
          <w:iCs/>
          <w:sz w:val="24"/>
          <w:szCs w:val="24"/>
        </w:rPr>
        <w:t>quizizz)</w:t>
      </w:r>
      <w:r w:rsidR="008E18D9">
        <w:rPr>
          <w:rFonts w:asciiTheme="majorBidi" w:hAnsiTheme="majorBidi" w:cstheme="majorBidi"/>
          <w:sz w:val="24"/>
          <w:szCs w:val="24"/>
        </w:rPr>
        <w:t>".</w:t>
      </w:r>
    </w:p>
    <w:p w:rsidR="00D526F4" w:rsidRDefault="00D526F4" w:rsidP="00527B6A">
      <w:pPr>
        <w:spacing w:after="0" w:line="360" w:lineRule="auto"/>
        <w:jc w:val="both"/>
        <w:rPr>
          <w:rFonts w:asciiTheme="majorBidi" w:hAnsiTheme="majorBidi" w:cstheme="majorBidi"/>
          <w:sz w:val="24"/>
          <w:szCs w:val="24"/>
        </w:rPr>
      </w:pPr>
      <w:r>
        <w:rPr>
          <w:rFonts w:asciiTheme="majorBidi" w:hAnsiTheme="majorBidi" w:cstheme="majorBidi"/>
          <w:sz w:val="24"/>
          <w:szCs w:val="24"/>
        </w:rPr>
        <w:tab/>
        <w:t>Selain wawancara tersebut, berdasarkan hasil pengamatan pene</w:t>
      </w:r>
      <w:r w:rsidR="00FC0B5D">
        <w:rPr>
          <w:rFonts w:asciiTheme="majorBidi" w:hAnsiTheme="majorBidi" w:cstheme="majorBidi"/>
          <w:sz w:val="24"/>
          <w:szCs w:val="24"/>
        </w:rPr>
        <w:t xml:space="preserve">liti pada saat pembelajaran ketika </w:t>
      </w:r>
      <w:r>
        <w:rPr>
          <w:rFonts w:asciiTheme="majorBidi" w:hAnsiTheme="majorBidi" w:cstheme="majorBidi"/>
          <w:sz w:val="24"/>
          <w:szCs w:val="24"/>
        </w:rPr>
        <w:t xml:space="preserve">menerapkan aplikasi </w:t>
      </w:r>
      <w:r>
        <w:rPr>
          <w:rFonts w:asciiTheme="majorBidi" w:hAnsiTheme="majorBidi" w:cstheme="majorBidi"/>
          <w:i/>
          <w:iCs/>
          <w:sz w:val="24"/>
          <w:szCs w:val="24"/>
        </w:rPr>
        <w:t>quizizz</w:t>
      </w:r>
      <w:r>
        <w:rPr>
          <w:rFonts w:asciiTheme="majorBidi" w:hAnsiTheme="majorBidi" w:cstheme="majorBidi"/>
          <w:sz w:val="24"/>
          <w:szCs w:val="24"/>
        </w:rPr>
        <w:t xml:space="preserve"> tidak semua mahasiswa join dalam </w:t>
      </w:r>
      <w:r>
        <w:rPr>
          <w:rFonts w:asciiTheme="majorBidi" w:hAnsiTheme="majorBidi" w:cstheme="majorBidi"/>
          <w:i/>
          <w:iCs/>
          <w:sz w:val="24"/>
          <w:szCs w:val="24"/>
        </w:rPr>
        <w:t>quizizz</w:t>
      </w:r>
      <w:r>
        <w:rPr>
          <w:rFonts w:asciiTheme="majorBidi" w:hAnsiTheme="majorBidi" w:cstheme="majorBidi"/>
          <w:sz w:val="24"/>
          <w:szCs w:val="24"/>
        </w:rPr>
        <w:t>, karena</w:t>
      </w:r>
      <w:r w:rsidR="00FC0B5D">
        <w:rPr>
          <w:rFonts w:asciiTheme="majorBidi" w:hAnsiTheme="majorBidi" w:cstheme="majorBidi"/>
          <w:sz w:val="24"/>
          <w:szCs w:val="24"/>
        </w:rPr>
        <w:t xml:space="preserve"> terkendala masalah paket kuota, sehingga yang join atau bergabung hanya memiliki paket. </w:t>
      </w:r>
      <w:r>
        <w:rPr>
          <w:rFonts w:asciiTheme="majorBidi" w:hAnsiTheme="majorBidi" w:cstheme="majorBidi"/>
          <w:sz w:val="24"/>
          <w:szCs w:val="24"/>
        </w:rPr>
        <w:t xml:space="preserve">Kendala lain yang peneliti temukan yaitu terdapat mahasiwa yang menggunakan dua akun ketika join, dan terdapat dua akun dengan nama yang sama. Kemudian terdapat mahasiswa yang menggunakan akun oranglain ketika join di </w:t>
      </w:r>
      <w:r>
        <w:rPr>
          <w:rFonts w:asciiTheme="majorBidi" w:hAnsiTheme="majorBidi" w:cstheme="majorBidi"/>
          <w:i/>
          <w:iCs/>
          <w:sz w:val="24"/>
          <w:szCs w:val="24"/>
        </w:rPr>
        <w:t>quizizz.</w:t>
      </w:r>
    </w:p>
    <w:p w:rsidR="006D40A0" w:rsidRPr="00FC0B5D" w:rsidRDefault="008E18D9" w:rsidP="00527B6A">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00527">
        <w:rPr>
          <w:rFonts w:asciiTheme="majorBidi" w:hAnsiTheme="majorBidi" w:cstheme="majorBidi"/>
          <w:sz w:val="24"/>
          <w:szCs w:val="24"/>
        </w:rPr>
        <w:t xml:space="preserve"> </w:t>
      </w:r>
      <w:r w:rsidR="006D40A0">
        <w:rPr>
          <w:rFonts w:asciiTheme="majorBidi" w:hAnsiTheme="majorBidi" w:cstheme="majorBidi"/>
          <w:b/>
          <w:bCs/>
          <w:sz w:val="24"/>
          <w:szCs w:val="24"/>
        </w:rPr>
        <w:tab/>
      </w:r>
    </w:p>
    <w:p w:rsidR="00F1146F" w:rsidRDefault="00F1146F" w:rsidP="00F1146F">
      <w:pPr>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 xml:space="preserve">3.  Upaya Mengatasi Hambatan dalam Pengimplementasian Aplikasi </w:t>
      </w:r>
      <w:r w:rsidR="00DE3397" w:rsidRPr="00DE3397">
        <w:rPr>
          <w:rFonts w:asciiTheme="majorBidi" w:hAnsiTheme="majorBidi" w:cstheme="majorBidi"/>
          <w:b/>
          <w:bCs/>
          <w:i/>
          <w:iCs/>
          <w:sz w:val="24"/>
          <w:szCs w:val="24"/>
        </w:rPr>
        <w:t>Quizizz</w:t>
      </w:r>
      <w:r>
        <w:rPr>
          <w:rFonts w:asciiTheme="majorBidi" w:hAnsiTheme="majorBidi" w:cstheme="majorBidi"/>
          <w:b/>
          <w:bCs/>
          <w:sz w:val="24"/>
          <w:szCs w:val="24"/>
        </w:rPr>
        <w:t xml:space="preserve"> dalam Pembelajaran Aqidah Akhlak</w:t>
      </w:r>
    </w:p>
    <w:p w:rsidR="00D526F4" w:rsidRDefault="00D526F4" w:rsidP="00D526F4">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Dalam mengatasi kendala atau hambatan pengimplementasian quizizz tersebut, beberapa upaya yang dilakukan peneliti yaitu:</w:t>
      </w:r>
    </w:p>
    <w:p w:rsidR="00D526F4" w:rsidRDefault="00D526F4" w:rsidP="00D526F4">
      <w:pPr>
        <w:pStyle w:val="ListParagraph"/>
        <w:numPr>
          <w:ilvl w:val="0"/>
          <w:numId w:val="21"/>
        </w:numPr>
        <w:spacing w:after="0" w:line="360" w:lineRule="auto"/>
        <w:jc w:val="both"/>
        <w:rPr>
          <w:rFonts w:asciiTheme="majorBidi" w:hAnsiTheme="majorBidi" w:cstheme="majorBidi"/>
          <w:sz w:val="24"/>
          <w:szCs w:val="24"/>
        </w:rPr>
      </w:pPr>
      <w:r w:rsidRPr="00D526F4">
        <w:rPr>
          <w:rFonts w:asciiTheme="majorBidi" w:hAnsiTheme="majorBidi" w:cstheme="majorBidi"/>
          <w:sz w:val="24"/>
          <w:szCs w:val="24"/>
        </w:rPr>
        <w:t>Membuat tata tert</w:t>
      </w:r>
      <w:r w:rsidR="00957E4F">
        <w:rPr>
          <w:rFonts w:asciiTheme="majorBidi" w:hAnsiTheme="majorBidi" w:cstheme="majorBidi"/>
          <w:sz w:val="24"/>
          <w:szCs w:val="24"/>
        </w:rPr>
        <w:t xml:space="preserve">ib atau  aturan main dalam quis yaitu agar mahasiswa menggunakan satu akun ketika join. Selanjutnya, saat </w:t>
      </w:r>
      <w:r w:rsidR="00957E4F" w:rsidRPr="00957E4F">
        <w:rPr>
          <w:rFonts w:asciiTheme="majorBidi" w:hAnsiTheme="majorBidi" w:cstheme="majorBidi"/>
          <w:i/>
          <w:iCs/>
          <w:sz w:val="24"/>
          <w:szCs w:val="24"/>
        </w:rPr>
        <w:t xml:space="preserve">entername </w:t>
      </w:r>
      <w:r w:rsidR="00957E4F">
        <w:rPr>
          <w:rFonts w:asciiTheme="majorBidi" w:hAnsiTheme="majorBidi" w:cstheme="majorBidi"/>
          <w:sz w:val="24"/>
          <w:szCs w:val="24"/>
        </w:rPr>
        <w:t>menggunakan nama sesuai yang tertera di dalam absen. Jika, terdapat dua akun dengan nama yang sama, maka akan di blokir atau tidak diperkenankan untuk gabung.</w:t>
      </w:r>
    </w:p>
    <w:p w:rsidR="00957E4F" w:rsidRDefault="00D526F4" w:rsidP="00957E4F">
      <w:pPr>
        <w:pStyle w:val="ListParagraph"/>
        <w:numPr>
          <w:ilvl w:val="0"/>
          <w:numId w:val="21"/>
        </w:numPr>
        <w:spacing w:after="0" w:line="360" w:lineRule="auto"/>
        <w:jc w:val="both"/>
        <w:rPr>
          <w:rFonts w:asciiTheme="majorBidi" w:hAnsiTheme="majorBidi" w:cstheme="majorBidi"/>
          <w:sz w:val="24"/>
          <w:szCs w:val="24"/>
        </w:rPr>
      </w:pPr>
      <w:r>
        <w:rPr>
          <w:rFonts w:asciiTheme="majorBidi" w:hAnsiTheme="majorBidi" w:cstheme="majorBidi"/>
          <w:sz w:val="24"/>
          <w:szCs w:val="24"/>
        </w:rPr>
        <w:t>M</w:t>
      </w:r>
      <w:r w:rsidRPr="00D526F4">
        <w:rPr>
          <w:rFonts w:asciiTheme="majorBidi" w:hAnsiTheme="majorBidi" w:cstheme="majorBidi"/>
          <w:sz w:val="24"/>
          <w:szCs w:val="24"/>
        </w:rPr>
        <w:t xml:space="preserve">enyampaikan satu minggu sebelum praktik penerapan </w:t>
      </w:r>
      <w:r w:rsidRPr="00FC0B5D">
        <w:rPr>
          <w:rFonts w:asciiTheme="majorBidi" w:hAnsiTheme="majorBidi" w:cstheme="majorBidi"/>
          <w:i/>
          <w:iCs/>
          <w:sz w:val="24"/>
          <w:szCs w:val="24"/>
        </w:rPr>
        <w:t>quizizz.</w:t>
      </w:r>
      <w:r w:rsidRPr="00D526F4">
        <w:rPr>
          <w:rFonts w:asciiTheme="majorBidi" w:hAnsiTheme="majorBidi" w:cstheme="majorBidi"/>
          <w:sz w:val="24"/>
          <w:szCs w:val="24"/>
        </w:rPr>
        <w:t xml:space="preserve"> Hal </w:t>
      </w:r>
      <w:r>
        <w:rPr>
          <w:rFonts w:asciiTheme="majorBidi" w:hAnsiTheme="majorBidi" w:cstheme="majorBidi"/>
          <w:sz w:val="24"/>
          <w:szCs w:val="24"/>
        </w:rPr>
        <w:t xml:space="preserve">ini dimaksudkan agar mahasiswa dapat mempersiapkan quota pada saat </w:t>
      </w:r>
      <w:r w:rsidR="00957E4F">
        <w:rPr>
          <w:rFonts w:asciiTheme="majorBidi" w:hAnsiTheme="majorBidi" w:cstheme="majorBidi"/>
          <w:sz w:val="24"/>
          <w:szCs w:val="24"/>
        </w:rPr>
        <w:t xml:space="preserve">quis menggunakan </w:t>
      </w:r>
      <w:r w:rsidR="00957E4F">
        <w:rPr>
          <w:rFonts w:asciiTheme="majorBidi" w:hAnsiTheme="majorBidi" w:cstheme="majorBidi"/>
          <w:i/>
          <w:iCs/>
          <w:sz w:val="24"/>
          <w:szCs w:val="24"/>
        </w:rPr>
        <w:t xml:space="preserve">quizizz </w:t>
      </w:r>
      <w:r w:rsidR="00957E4F">
        <w:rPr>
          <w:rFonts w:asciiTheme="majorBidi" w:hAnsiTheme="majorBidi" w:cstheme="majorBidi"/>
          <w:sz w:val="24"/>
          <w:szCs w:val="24"/>
        </w:rPr>
        <w:t>tersebut.</w:t>
      </w:r>
    </w:p>
    <w:p w:rsidR="000A696C" w:rsidRDefault="000A696C" w:rsidP="00957E4F">
      <w:pPr>
        <w:pStyle w:val="ListParagraph"/>
        <w:numPr>
          <w:ilvl w:val="0"/>
          <w:numId w:val="21"/>
        </w:numPr>
        <w:spacing w:after="0" w:line="360" w:lineRule="auto"/>
        <w:jc w:val="both"/>
        <w:rPr>
          <w:rFonts w:asciiTheme="majorBidi" w:hAnsiTheme="majorBidi" w:cstheme="majorBidi"/>
          <w:sz w:val="24"/>
          <w:szCs w:val="24"/>
        </w:rPr>
      </w:pPr>
      <w:r>
        <w:rPr>
          <w:rFonts w:asciiTheme="majorBidi" w:hAnsiTheme="majorBidi" w:cstheme="majorBidi"/>
          <w:sz w:val="24"/>
          <w:szCs w:val="24"/>
        </w:rPr>
        <w:t>Praktek atau percobaan sebelum diterapkan ketika quis.</w:t>
      </w:r>
    </w:p>
    <w:p w:rsidR="00013BE1" w:rsidRDefault="00013BE1" w:rsidP="00013BE1">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Berdasarkan hasil penelitian tersebut dapat dipahami bahwa media pembelajaran berperan penting dalam meningkatkan minat belajar siswa. Pengembangan media belajar merupakan suatu usaha dalam meningkatkan motivasi siswa. Hal ini relevan dengan pendapat Sanaky dalam buku Nunuk Suryani yang menyebutkan bahwa </w:t>
      </w:r>
      <w:r w:rsidR="007A1BDD">
        <w:rPr>
          <w:rFonts w:asciiTheme="majorBidi" w:hAnsiTheme="majorBidi" w:cstheme="majorBidi"/>
          <w:sz w:val="24"/>
          <w:szCs w:val="24"/>
        </w:rPr>
        <w:t xml:space="preserve">salah satu fungsi </w:t>
      </w:r>
      <w:r>
        <w:rPr>
          <w:rFonts w:asciiTheme="majorBidi" w:hAnsiTheme="majorBidi" w:cstheme="majorBidi"/>
          <w:sz w:val="24"/>
          <w:szCs w:val="24"/>
        </w:rPr>
        <w:t>media pembelajaran adalah untuk mem</w:t>
      </w:r>
      <w:r w:rsidR="007A1BDD">
        <w:rPr>
          <w:rFonts w:asciiTheme="majorBidi" w:hAnsiTheme="majorBidi" w:cstheme="majorBidi"/>
          <w:sz w:val="24"/>
          <w:szCs w:val="24"/>
        </w:rPr>
        <w:t>beri suasana belajar yang menyenangkan dan menarik sehingga tujuan pembelajaran tercapai sesuai dengan yang diinginkan. (Nunuk Suryani, 2018)</w:t>
      </w:r>
    </w:p>
    <w:p w:rsidR="000A696C" w:rsidRDefault="000A696C" w:rsidP="00F1146F">
      <w:pPr>
        <w:spacing w:after="0" w:line="360" w:lineRule="auto"/>
        <w:ind w:left="426" w:hanging="426"/>
        <w:jc w:val="both"/>
        <w:rPr>
          <w:rFonts w:asciiTheme="majorBidi" w:hAnsiTheme="majorBidi" w:cstheme="majorBidi"/>
          <w:b/>
          <w:bCs/>
          <w:sz w:val="24"/>
          <w:szCs w:val="24"/>
        </w:rPr>
      </w:pPr>
    </w:p>
    <w:p w:rsidR="00F1146F" w:rsidRDefault="00F1146F" w:rsidP="00F1146F">
      <w:pPr>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lastRenderedPageBreak/>
        <w:t>KESIMPULAN</w:t>
      </w:r>
    </w:p>
    <w:p w:rsidR="00407588" w:rsidRDefault="000A696C" w:rsidP="00FA1292">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Implementasi Aplikasi </w:t>
      </w:r>
      <w:r w:rsidRPr="00E727CB">
        <w:rPr>
          <w:rFonts w:asciiTheme="majorBidi" w:hAnsiTheme="majorBidi" w:cstheme="majorBidi"/>
          <w:i/>
          <w:iCs/>
          <w:sz w:val="24"/>
          <w:szCs w:val="24"/>
        </w:rPr>
        <w:t>quizizz</w:t>
      </w:r>
      <w:r>
        <w:rPr>
          <w:rFonts w:asciiTheme="majorBidi" w:hAnsiTheme="majorBidi" w:cstheme="majorBidi"/>
          <w:sz w:val="24"/>
          <w:szCs w:val="24"/>
        </w:rPr>
        <w:t xml:space="preserve"> dalam kegiatan pembelajaran Aqidah Akhlak merupakan suatu metode dan pengembangan media pembelajaran berbasis digital. Pengimplementasian aplikasi</w:t>
      </w:r>
      <w:r w:rsidRPr="00E727CB">
        <w:rPr>
          <w:rFonts w:asciiTheme="majorBidi" w:hAnsiTheme="majorBidi" w:cstheme="majorBidi"/>
          <w:i/>
          <w:sz w:val="24"/>
          <w:szCs w:val="24"/>
        </w:rPr>
        <w:t xml:space="preserve"> quizizz</w:t>
      </w:r>
      <w:r>
        <w:rPr>
          <w:rFonts w:asciiTheme="majorBidi" w:hAnsiTheme="majorBidi" w:cstheme="majorBidi"/>
          <w:sz w:val="24"/>
          <w:szCs w:val="24"/>
        </w:rPr>
        <w:t xml:space="preserve"> ini juga merupakan upaya menyahuti era revolusi industri 4.0. Selaku dosen yang merupakan seorang pendidik harus mampu mengembangkan dan meningkatkan kompetensinya di bidang teknologi sebagai bentuk tanggung jawab yang diamanahkan oleh Undang-undang.</w:t>
      </w:r>
      <w:r w:rsidR="00FA1292">
        <w:rPr>
          <w:rFonts w:asciiTheme="majorBidi" w:hAnsiTheme="majorBidi" w:cstheme="majorBidi"/>
          <w:sz w:val="24"/>
          <w:szCs w:val="24"/>
        </w:rPr>
        <w:t xml:space="preserve"> Penggunaan aplikasi </w:t>
      </w:r>
      <w:r w:rsidR="00FA1292">
        <w:rPr>
          <w:rFonts w:asciiTheme="majorBidi" w:hAnsiTheme="majorBidi" w:cstheme="majorBidi"/>
          <w:i/>
          <w:iCs/>
          <w:sz w:val="24"/>
          <w:szCs w:val="24"/>
        </w:rPr>
        <w:t>quizizz</w:t>
      </w:r>
      <w:r w:rsidR="00FA1292">
        <w:rPr>
          <w:rFonts w:asciiTheme="majorBidi" w:hAnsiTheme="majorBidi" w:cstheme="majorBidi"/>
          <w:sz w:val="24"/>
          <w:szCs w:val="24"/>
        </w:rPr>
        <w:t xml:space="preserve"> ini menjadi salah satu metode dan media pembelajaran yang inovatif dan solutif di era revolusi industri 4.0 ini yang berbasis digital terutama pada pembelajaran Aqidah Akhlak yang berbicara tentang hal yang abstrak. </w:t>
      </w:r>
      <w:r w:rsidR="00E215DF">
        <w:rPr>
          <w:rFonts w:asciiTheme="majorBidi" w:hAnsiTheme="majorBidi" w:cstheme="majorBidi"/>
          <w:sz w:val="24"/>
          <w:szCs w:val="24"/>
        </w:rPr>
        <w:t xml:space="preserve">Maka, penggunaan aplikasi </w:t>
      </w:r>
      <w:r w:rsidR="00E215DF">
        <w:rPr>
          <w:rFonts w:asciiTheme="majorBidi" w:hAnsiTheme="majorBidi" w:cstheme="majorBidi"/>
          <w:i/>
          <w:iCs/>
          <w:sz w:val="24"/>
          <w:szCs w:val="24"/>
        </w:rPr>
        <w:t>quizizz</w:t>
      </w:r>
      <w:r w:rsidR="00E215DF">
        <w:rPr>
          <w:rFonts w:asciiTheme="majorBidi" w:hAnsiTheme="majorBidi" w:cstheme="majorBidi"/>
          <w:sz w:val="24"/>
          <w:szCs w:val="24"/>
        </w:rPr>
        <w:t xml:space="preserve"> ini pada mata kuliah pembelajaran Aqidah Akhlak sebagai strategi menghilangkan kebosanan, jenuh saat pembelajaran.</w:t>
      </w:r>
      <w:r w:rsidR="00FA1292">
        <w:rPr>
          <w:rFonts w:asciiTheme="majorBidi" w:hAnsiTheme="majorBidi" w:cstheme="majorBidi"/>
          <w:sz w:val="24"/>
          <w:szCs w:val="24"/>
        </w:rPr>
        <w:t xml:space="preserve"> </w:t>
      </w:r>
    </w:p>
    <w:p w:rsidR="00FA1292" w:rsidRPr="00AE1CF9" w:rsidRDefault="00FA1292" w:rsidP="00FA1292">
      <w:pPr>
        <w:spacing w:after="0" w:line="360" w:lineRule="auto"/>
        <w:jc w:val="both"/>
        <w:rPr>
          <w:rFonts w:asciiTheme="majorBidi" w:hAnsiTheme="majorBidi" w:cstheme="majorBidi"/>
          <w:b/>
          <w:bCs/>
          <w:sz w:val="24"/>
          <w:szCs w:val="24"/>
        </w:rPr>
      </w:pPr>
    </w:p>
    <w:p w:rsidR="00EB482D" w:rsidRDefault="00AE1CF9" w:rsidP="00160931">
      <w:pPr>
        <w:jc w:val="both"/>
        <w:rPr>
          <w:rFonts w:asciiTheme="majorBidi" w:hAnsiTheme="majorBidi" w:cstheme="majorBidi"/>
          <w:b/>
          <w:bCs/>
          <w:sz w:val="24"/>
          <w:szCs w:val="24"/>
        </w:rPr>
      </w:pPr>
      <w:r w:rsidRPr="00AE1CF9">
        <w:rPr>
          <w:rFonts w:asciiTheme="majorBidi" w:hAnsiTheme="majorBidi" w:cstheme="majorBidi"/>
          <w:b/>
          <w:bCs/>
          <w:sz w:val="24"/>
          <w:szCs w:val="24"/>
        </w:rPr>
        <w:t>REFERENCE</w:t>
      </w:r>
    </w:p>
    <w:p w:rsidR="00B33034" w:rsidRPr="00B33034" w:rsidRDefault="009B5156"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00B33034">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B33034" w:rsidRPr="00B33034">
        <w:rPr>
          <w:rFonts w:ascii="Times New Roman" w:hAnsi="Times New Roman" w:cs="Times New Roman"/>
          <w:noProof/>
          <w:sz w:val="24"/>
          <w:szCs w:val="24"/>
        </w:rPr>
        <w:t xml:space="preserve">Abdul, D. (2020). </w:t>
      </w:r>
      <w:r w:rsidR="00B33034" w:rsidRPr="00B33034">
        <w:rPr>
          <w:rFonts w:ascii="Times New Roman" w:hAnsi="Times New Roman" w:cs="Times New Roman"/>
          <w:i/>
          <w:iCs/>
          <w:noProof/>
          <w:sz w:val="24"/>
          <w:szCs w:val="24"/>
        </w:rPr>
        <w:t>PEMANFAATAN MEDIA DIGITAL DALAM PEMBELAJARAN PAI</w:t>
      </w:r>
      <w:r w:rsidR="00B33034" w:rsidRPr="00B33034">
        <w:rPr>
          <w:rFonts w:ascii="Times New Roman" w:hAnsi="Times New Roman" w:cs="Times New Roman"/>
          <w:noProof/>
          <w:sz w:val="24"/>
          <w:szCs w:val="24"/>
        </w:rPr>
        <w:t xml:space="preserve">. </w:t>
      </w:r>
      <w:r w:rsidR="00B33034" w:rsidRPr="00B33034">
        <w:rPr>
          <w:rFonts w:ascii="Times New Roman" w:hAnsi="Times New Roman" w:cs="Times New Roman"/>
          <w:i/>
          <w:iCs/>
          <w:noProof/>
          <w:sz w:val="24"/>
          <w:szCs w:val="24"/>
        </w:rPr>
        <w:t>5</w:t>
      </w:r>
      <w:r w:rsidR="00B33034" w:rsidRPr="00B33034">
        <w:rPr>
          <w:rFonts w:ascii="Times New Roman" w:hAnsi="Times New Roman" w:cs="Times New Roman"/>
          <w:noProof/>
          <w:sz w:val="24"/>
          <w:szCs w:val="24"/>
        </w:rPr>
        <w:t>(2), 76–81.</w:t>
      </w:r>
    </w:p>
    <w:p w:rsid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Cholily, Y. M., Putri, W. T., &amp; Kusgiarohmah, P. A. (2019). </w:t>
      </w:r>
      <w:r w:rsidRPr="00B33034">
        <w:rPr>
          <w:rFonts w:ascii="Times New Roman" w:hAnsi="Times New Roman" w:cs="Times New Roman"/>
          <w:i/>
          <w:iCs/>
          <w:noProof/>
          <w:sz w:val="24"/>
          <w:szCs w:val="24"/>
        </w:rPr>
        <w:t>Pembelajaran di era revolusi industri 4.0</w:t>
      </w:r>
      <w:r w:rsidRPr="00B33034">
        <w:rPr>
          <w:rFonts w:ascii="Times New Roman" w:hAnsi="Times New Roman" w:cs="Times New Roman"/>
          <w:noProof/>
          <w:sz w:val="24"/>
          <w:szCs w:val="24"/>
        </w:rPr>
        <w:t>. 1–6.</w:t>
      </w:r>
    </w:p>
    <w:p w:rsidR="000A696C" w:rsidRPr="000A696C" w:rsidRDefault="000A696C"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lomoan, Budi,</w:t>
      </w:r>
      <w:r>
        <w:rPr>
          <w:rFonts w:ascii="Times New Roman" w:hAnsi="Times New Roman" w:cs="Times New Roman"/>
          <w:i/>
          <w:iCs/>
          <w:noProof/>
          <w:sz w:val="24"/>
          <w:szCs w:val="24"/>
        </w:rPr>
        <w:t xml:space="preserve"> Media Pembelajaran Berbasis Digital,</w:t>
      </w:r>
      <w:r>
        <w:rPr>
          <w:rFonts w:ascii="Times New Roman" w:hAnsi="Times New Roman" w:cs="Times New Roman"/>
          <w:noProof/>
          <w:sz w:val="24"/>
          <w:szCs w:val="24"/>
        </w:rPr>
        <w:t xml:space="preserve"> </w:t>
      </w:r>
      <w:r w:rsidR="007A25EF">
        <w:rPr>
          <w:rFonts w:ascii="Times New Roman" w:hAnsi="Times New Roman" w:cs="Times New Roman"/>
          <w:noProof/>
          <w:sz w:val="24"/>
          <w:szCs w:val="24"/>
        </w:rPr>
        <w:t>Medan: UNIMED Press, 2021.</w:t>
      </w:r>
    </w:p>
    <w:p w:rsidR="00B33034" w:rsidRP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Nizaruddin, N., Muhtarom, M., &amp; Nugraha, A. E. P. (2021). Pelatihan Penggunaan Quizizz sebagai Media Evaluasi Pembelajaran Daring. </w:t>
      </w:r>
      <w:r w:rsidRPr="00B33034">
        <w:rPr>
          <w:rFonts w:ascii="Times New Roman" w:hAnsi="Times New Roman" w:cs="Times New Roman"/>
          <w:i/>
          <w:iCs/>
          <w:noProof/>
          <w:sz w:val="24"/>
          <w:szCs w:val="24"/>
        </w:rPr>
        <w:t>E-Dimas: Jurnal Pengabdian Kepada Masyarakat</w:t>
      </w:r>
      <w:r w:rsidRPr="00B33034">
        <w:rPr>
          <w:rFonts w:ascii="Times New Roman" w:hAnsi="Times New Roman" w:cs="Times New Roman"/>
          <w:noProof/>
          <w:sz w:val="24"/>
          <w:szCs w:val="24"/>
        </w:rPr>
        <w:t xml:space="preserve">, </w:t>
      </w:r>
      <w:r w:rsidRPr="00B33034">
        <w:rPr>
          <w:rFonts w:ascii="Times New Roman" w:hAnsi="Times New Roman" w:cs="Times New Roman"/>
          <w:i/>
          <w:iCs/>
          <w:noProof/>
          <w:sz w:val="24"/>
          <w:szCs w:val="24"/>
        </w:rPr>
        <w:t>12</w:t>
      </w:r>
      <w:r w:rsidRPr="00B33034">
        <w:rPr>
          <w:rFonts w:ascii="Times New Roman" w:hAnsi="Times New Roman" w:cs="Times New Roman"/>
          <w:noProof/>
          <w:sz w:val="24"/>
          <w:szCs w:val="24"/>
        </w:rPr>
        <w:t>(2), 291–296. https://doi.org/10.26877/e-dimas.v12i2.6417</w:t>
      </w:r>
    </w:p>
    <w:p w:rsidR="00B33034" w:rsidRP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Pandemi, M., &amp; Putri, V. D. (2021). </w:t>
      </w:r>
      <w:r w:rsidRPr="00B33034">
        <w:rPr>
          <w:rFonts w:ascii="Times New Roman" w:hAnsi="Times New Roman" w:cs="Times New Roman"/>
          <w:i/>
          <w:iCs/>
          <w:noProof/>
          <w:sz w:val="24"/>
          <w:szCs w:val="24"/>
        </w:rPr>
        <w:t>Printed issn: 2798-2149 online issn: 2798-1479</w:t>
      </w:r>
      <w:r w:rsidRPr="00B33034">
        <w:rPr>
          <w:rFonts w:ascii="Times New Roman" w:hAnsi="Times New Roman" w:cs="Times New Roman"/>
          <w:noProof/>
          <w:sz w:val="24"/>
          <w:szCs w:val="24"/>
        </w:rPr>
        <w:t xml:space="preserve">. </w:t>
      </w:r>
      <w:r w:rsidRPr="00B33034">
        <w:rPr>
          <w:rFonts w:ascii="Times New Roman" w:hAnsi="Times New Roman" w:cs="Times New Roman"/>
          <w:i/>
          <w:iCs/>
          <w:noProof/>
          <w:sz w:val="24"/>
          <w:szCs w:val="24"/>
        </w:rPr>
        <w:t>2</w:t>
      </w:r>
      <w:r w:rsidRPr="00B33034">
        <w:rPr>
          <w:rFonts w:ascii="Times New Roman" w:hAnsi="Times New Roman" w:cs="Times New Roman"/>
          <w:noProof/>
          <w:sz w:val="24"/>
          <w:szCs w:val="24"/>
        </w:rPr>
        <w:t>, 8–22.</w:t>
      </w:r>
    </w:p>
    <w:p w:rsid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Pasal, S. P. (n.d.). </w:t>
      </w:r>
      <w:r w:rsidRPr="00B33034">
        <w:rPr>
          <w:rFonts w:ascii="Times New Roman" w:hAnsi="Times New Roman" w:cs="Times New Roman"/>
          <w:i/>
          <w:iCs/>
          <w:noProof/>
          <w:sz w:val="24"/>
          <w:szCs w:val="24"/>
        </w:rPr>
        <w:t>Pengembangan Pembelajaran PAI di Era Digital</w:t>
      </w:r>
      <w:r w:rsidRPr="00B33034">
        <w:rPr>
          <w:rFonts w:ascii="Times New Roman" w:hAnsi="Times New Roman" w:cs="Times New Roman"/>
          <w:noProof/>
          <w:sz w:val="24"/>
          <w:szCs w:val="24"/>
        </w:rPr>
        <w:t>.</w:t>
      </w:r>
    </w:p>
    <w:p w:rsidR="0063692D" w:rsidRPr="0063692D" w:rsidRDefault="0063692D" w:rsidP="006369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tyahara, Dayu. </w:t>
      </w:r>
      <w:r>
        <w:rPr>
          <w:rFonts w:ascii="Times New Roman" w:hAnsi="Times New Roman" w:cs="Times New Roman"/>
          <w:i/>
          <w:iCs/>
          <w:noProof/>
          <w:sz w:val="24"/>
          <w:szCs w:val="24"/>
        </w:rPr>
        <w:t>Revolusi Industri 4.0 Siap Menghadapi dan Menyambut Tantangan Revolusi Industri 4.0,</w:t>
      </w:r>
      <w:r>
        <w:rPr>
          <w:rFonts w:ascii="Times New Roman" w:hAnsi="Times New Roman" w:cs="Times New Roman"/>
          <w:noProof/>
          <w:sz w:val="24"/>
          <w:szCs w:val="24"/>
        </w:rPr>
        <w:t xml:space="preserve"> Yogyakarta: Pustaka Baru Press, 2020.</w:t>
      </w:r>
    </w:p>
    <w:p w:rsidR="00B33034" w:rsidRP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Pusparani, H. (2020). Media Quizizz Sebagai Aplikasi Evaluasi Pembelajaran Kelas Vi Di Sdn Guntur Kota Cirebon. </w:t>
      </w:r>
      <w:r w:rsidRPr="00B33034">
        <w:rPr>
          <w:rFonts w:ascii="Times New Roman" w:hAnsi="Times New Roman" w:cs="Times New Roman"/>
          <w:i/>
          <w:iCs/>
          <w:noProof/>
          <w:sz w:val="24"/>
          <w:szCs w:val="24"/>
        </w:rPr>
        <w:t>Tunas Nusantara</w:t>
      </w:r>
      <w:r w:rsidRPr="00B33034">
        <w:rPr>
          <w:rFonts w:ascii="Times New Roman" w:hAnsi="Times New Roman" w:cs="Times New Roman"/>
          <w:noProof/>
          <w:sz w:val="24"/>
          <w:szCs w:val="24"/>
        </w:rPr>
        <w:t xml:space="preserve">, </w:t>
      </w:r>
      <w:r w:rsidRPr="00B33034">
        <w:rPr>
          <w:rFonts w:ascii="Times New Roman" w:hAnsi="Times New Roman" w:cs="Times New Roman"/>
          <w:i/>
          <w:iCs/>
          <w:noProof/>
          <w:sz w:val="24"/>
          <w:szCs w:val="24"/>
        </w:rPr>
        <w:t>2</w:t>
      </w:r>
      <w:r w:rsidRPr="00B33034">
        <w:rPr>
          <w:rFonts w:ascii="Times New Roman" w:hAnsi="Times New Roman" w:cs="Times New Roman"/>
          <w:noProof/>
          <w:sz w:val="24"/>
          <w:szCs w:val="24"/>
        </w:rPr>
        <w:t>(2), 269–279. https://doi.org/10.34001/jtn.v2i2.1496</w:t>
      </w:r>
    </w:p>
    <w:p w:rsid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sidRPr="00B33034">
        <w:rPr>
          <w:rFonts w:ascii="Times New Roman" w:hAnsi="Times New Roman" w:cs="Times New Roman"/>
          <w:noProof/>
          <w:sz w:val="24"/>
          <w:szCs w:val="24"/>
        </w:rPr>
        <w:t xml:space="preserve">Supriadi, N.-, Tazkiyah, D., &amp; Isro, Z. (2021). Penerapan Aplikasi Quizizz Dalam </w:t>
      </w:r>
      <w:r w:rsidRPr="00B33034">
        <w:rPr>
          <w:rFonts w:ascii="Times New Roman" w:hAnsi="Times New Roman" w:cs="Times New Roman"/>
          <w:noProof/>
          <w:sz w:val="24"/>
          <w:szCs w:val="24"/>
        </w:rPr>
        <w:lastRenderedPageBreak/>
        <w:t xml:space="preserve">Pembelajaran Daring Di Era Covid-19. </w:t>
      </w:r>
      <w:r w:rsidRPr="00B33034">
        <w:rPr>
          <w:rFonts w:ascii="Times New Roman" w:hAnsi="Times New Roman" w:cs="Times New Roman"/>
          <w:i/>
          <w:iCs/>
          <w:noProof/>
          <w:sz w:val="24"/>
          <w:szCs w:val="24"/>
        </w:rPr>
        <w:t>Jurnal Cakrawala Mandarin</w:t>
      </w:r>
      <w:r w:rsidRPr="00B33034">
        <w:rPr>
          <w:rFonts w:ascii="Times New Roman" w:hAnsi="Times New Roman" w:cs="Times New Roman"/>
          <w:noProof/>
          <w:sz w:val="24"/>
          <w:szCs w:val="24"/>
        </w:rPr>
        <w:t xml:space="preserve">, </w:t>
      </w:r>
      <w:r w:rsidRPr="00B33034">
        <w:rPr>
          <w:rFonts w:ascii="Times New Roman" w:hAnsi="Times New Roman" w:cs="Times New Roman"/>
          <w:i/>
          <w:iCs/>
          <w:noProof/>
          <w:sz w:val="24"/>
          <w:szCs w:val="24"/>
        </w:rPr>
        <w:t>5</w:t>
      </w:r>
      <w:r w:rsidRPr="00B33034">
        <w:rPr>
          <w:rFonts w:ascii="Times New Roman" w:hAnsi="Times New Roman" w:cs="Times New Roman"/>
          <w:noProof/>
          <w:sz w:val="24"/>
          <w:szCs w:val="24"/>
        </w:rPr>
        <w:t>(1), 42. https://doi.org/10.36279/apsmi.v5i1.101</w:t>
      </w:r>
    </w:p>
    <w:p w:rsidR="007A25EF" w:rsidRPr="007A25EF" w:rsidRDefault="007A25EF" w:rsidP="00B330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ryani, Nunuk dkk, </w:t>
      </w:r>
      <w:r>
        <w:rPr>
          <w:rFonts w:ascii="Times New Roman" w:hAnsi="Times New Roman" w:cs="Times New Roman"/>
          <w:i/>
          <w:iCs/>
          <w:noProof/>
          <w:sz w:val="24"/>
          <w:szCs w:val="24"/>
        </w:rPr>
        <w:t>Media Pembelajaran Inovatif dan Pengembangannya,</w:t>
      </w:r>
      <w:r>
        <w:rPr>
          <w:rFonts w:ascii="Times New Roman" w:hAnsi="Times New Roman" w:cs="Times New Roman"/>
          <w:noProof/>
          <w:sz w:val="24"/>
          <w:szCs w:val="24"/>
        </w:rPr>
        <w:t xml:space="preserve"> Bandung: PT. Remaja Rosdakarya, 2018.</w:t>
      </w:r>
    </w:p>
    <w:p w:rsidR="00B33034" w:rsidRPr="00B33034" w:rsidRDefault="00B33034" w:rsidP="00B33034">
      <w:pPr>
        <w:widowControl w:val="0"/>
        <w:autoSpaceDE w:val="0"/>
        <w:autoSpaceDN w:val="0"/>
        <w:adjustRightInd w:val="0"/>
        <w:spacing w:line="240" w:lineRule="auto"/>
        <w:ind w:left="480" w:hanging="480"/>
        <w:rPr>
          <w:rFonts w:ascii="Times New Roman" w:hAnsi="Times New Roman" w:cs="Times New Roman"/>
          <w:noProof/>
          <w:sz w:val="24"/>
        </w:rPr>
      </w:pPr>
      <w:r w:rsidRPr="00B33034">
        <w:rPr>
          <w:rFonts w:ascii="Times New Roman" w:hAnsi="Times New Roman" w:cs="Times New Roman"/>
          <w:noProof/>
          <w:sz w:val="24"/>
          <w:szCs w:val="24"/>
        </w:rPr>
        <w:t xml:space="preserve">Ulhusna, M., Dewimarni, S., &amp; Rismaini, L. (2021). Sosialisasi Quizizz sebagai Media Pembelajaran Berbasis DIgital pada Masa Pandemi. </w:t>
      </w:r>
      <w:r w:rsidRPr="00B33034">
        <w:rPr>
          <w:rFonts w:ascii="Times New Roman" w:hAnsi="Times New Roman" w:cs="Times New Roman"/>
          <w:i/>
          <w:iCs/>
          <w:noProof/>
          <w:sz w:val="24"/>
          <w:szCs w:val="24"/>
        </w:rPr>
        <w:t>Pekodimas: Jurnal Pengabdian Kepada Masyarakat</w:t>
      </w:r>
      <w:r w:rsidRPr="00B33034">
        <w:rPr>
          <w:rFonts w:ascii="Times New Roman" w:hAnsi="Times New Roman" w:cs="Times New Roman"/>
          <w:noProof/>
          <w:sz w:val="24"/>
          <w:szCs w:val="24"/>
        </w:rPr>
        <w:t xml:space="preserve">, </w:t>
      </w:r>
      <w:r w:rsidRPr="00B33034">
        <w:rPr>
          <w:rFonts w:ascii="Times New Roman" w:hAnsi="Times New Roman" w:cs="Times New Roman"/>
          <w:i/>
          <w:iCs/>
          <w:noProof/>
          <w:sz w:val="24"/>
          <w:szCs w:val="24"/>
        </w:rPr>
        <w:t>1</w:t>
      </w:r>
      <w:r w:rsidRPr="00B33034">
        <w:rPr>
          <w:rFonts w:ascii="Times New Roman" w:hAnsi="Times New Roman" w:cs="Times New Roman"/>
          <w:noProof/>
          <w:sz w:val="24"/>
          <w:szCs w:val="24"/>
        </w:rPr>
        <w:t>(2), 156–165.</w:t>
      </w:r>
    </w:p>
    <w:p w:rsidR="00B33034" w:rsidRPr="00AE1CF9" w:rsidRDefault="009B5156" w:rsidP="00B33034">
      <w:pPr>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B33034" w:rsidRPr="00AE1CF9" w:rsidSect="00FC0B5D">
      <w:footerReference w:type="default" r:id="rId8"/>
      <w:pgSz w:w="11906" w:h="16838"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6E12" w:rsidRDefault="001B6E12" w:rsidP="00EB482D">
      <w:pPr>
        <w:spacing w:after="0" w:line="240" w:lineRule="auto"/>
      </w:pPr>
      <w:r>
        <w:separator/>
      </w:r>
    </w:p>
  </w:endnote>
  <w:endnote w:type="continuationSeparator" w:id="0">
    <w:p w:rsidR="001B6E12" w:rsidRDefault="001B6E12" w:rsidP="00EB48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747688"/>
      <w:docPartObj>
        <w:docPartGallery w:val="Page Numbers (Bottom of Page)"/>
        <w:docPartUnique/>
      </w:docPartObj>
    </w:sdtPr>
    <w:sdtContent>
      <w:p w:rsidR="000A696C" w:rsidRDefault="009B5156">
        <w:pPr>
          <w:pStyle w:val="Footer"/>
          <w:jc w:val="center"/>
        </w:pPr>
        <w:fldSimple w:instr=" PAGE   \* MERGEFORMAT ">
          <w:r w:rsidR="0063692D">
            <w:rPr>
              <w:noProof/>
            </w:rPr>
            <w:t>13</w:t>
          </w:r>
        </w:fldSimple>
      </w:p>
    </w:sdtContent>
  </w:sdt>
  <w:p w:rsidR="000A696C" w:rsidRDefault="000A69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6E12" w:rsidRDefault="001B6E12" w:rsidP="00EB482D">
      <w:pPr>
        <w:spacing w:after="0" w:line="240" w:lineRule="auto"/>
      </w:pPr>
      <w:r>
        <w:separator/>
      </w:r>
    </w:p>
  </w:footnote>
  <w:footnote w:type="continuationSeparator" w:id="0">
    <w:p w:rsidR="001B6E12" w:rsidRDefault="001B6E12" w:rsidP="00EB48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82F9C"/>
    <w:multiLevelType w:val="hybridMultilevel"/>
    <w:tmpl w:val="69E01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997B99"/>
    <w:multiLevelType w:val="hybridMultilevel"/>
    <w:tmpl w:val="74F43E0E"/>
    <w:lvl w:ilvl="0" w:tplc="04090019">
      <w:start w:val="1"/>
      <w:numFmt w:val="lowerLetter"/>
      <w:lvlText w:val="%1."/>
      <w:lvlJc w:val="left"/>
      <w:pPr>
        <w:ind w:left="1800" w:hanging="360"/>
      </w:pPr>
      <w:rPr>
        <w:rFonts w:cs="Times New Roman"/>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2">
    <w:nsid w:val="15451A25"/>
    <w:multiLevelType w:val="hybridMultilevel"/>
    <w:tmpl w:val="7F36A3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3F7D5B"/>
    <w:multiLevelType w:val="hybridMultilevel"/>
    <w:tmpl w:val="562E82D0"/>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B52A72E">
      <w:start w:val="1"/>
      <w:numFmt w:val="decimal"/>
      <w:lvlText w:val="%4)"/>
      <w:lvlJc w:val="left"/>
      <w:pPr>
        <w:tabs>
          <w:tab w:val="num" w:pos="2880"/>
        </w:tabs>
        <w:ind w:left="2880" w:hanging="360"/>
      </w:pPr>
      <w:rPr>
        <w:rFonts w:asciiTheme="minorHAnsi" w:eastAsia="Times New Roman" w:hAnsiTheme="minorHAnsi" w:cs="Arial"/>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15666220">
      <w:start w:val="1"/>
      <w:numFmt w:val="decimal"/>
      <w:lvlText w:val="%7."/>
      <w:lvlJc w:val="left"/>
      <w:pPr>
        <w:tabs>
          <w:tab w:val="num" w:pos="5040"/>
        </w:tabs>
        <w:ind w:left="5040" w:hanging="360"/>
      </w:pPr>
      <w:rPr>
        <w:rFonts w:ascii="Cambria" w:eastAsia="Times New Roman" w:hAnsi="Cambria"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1AFF5043"/>
    <w:multiLevelType w:val="hybridMultilevel"/>
    <w:tmpl w:val="B5783B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D950DD3"/>
    <w:multiLevelType w:val="hybridMultilevel"/>
    <w:tmpl w:val="20E6A1A6"/>
    <w:lvl w:ilvl="0" w:tplc="04090011">
      <w:start w:val="1"/>
      <w:numFmt w:val="decimal"/>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6">
    <w:nsid w:val="25962F90"/>
    <w:multiLevelType w:val="hybridMultilevel"/>
    <w:tmpl w:val="B456D2E0"/>
    <w:lvl w:ilvl="0" w:tplc="04090011">
      <w:start w:val="1"/>
      <w:numFmt w:val="decimal"/>
      <w:lvlText w:val="%1)"/>
      <w:lvlJc w:val="left"/>
      <w:pPr>
        <w:ind w:left="1445" w:hanging="360"/>
      </w:pPr>
    </w:lvl>
    <w:lvl w:ilvl="1" w:tplc="04090019" w:tentative="1">
      <w:start w:val="1"/>
      <w:numFmt w:val="lowerLetter"/>
      <w:lvlText w:val="%2."/>
      <w:lvlJc w:val="left"/>
      <w:pPr>
        <w:ind w:left="2165" w:hanging="360"/>
      </w:pPr>
    </w:lvl>
    <w:lvl w:ilvl="2" w:tplc="0409001B" w:tentative="1">
      <w:start w:val="1"/>
      <w:numFmt w:val="lowerRoman"/>
      <w:lvlText w:val="%3."/>
      <w:lvlJc w:val="right"/>
      <w:pPr>
        <w:ind w:left="2885" w:hanging="180"/>
      </w:pPr>
    </w:lvl>
    <w:lvl w:ilvl="3" w:tplc="0409000F" w:tentative="1">
      <w:start w:val="1"/>
      <w:numFmt w:val="decimal"/>
      <w:lvlText w:val="%4."/>
      <w:lvlJc w:val="left"/>
      <w:pPr>
        <w:ind w:left="3605" w:hanging="360"/>
      </w:pPr>
    </w:lvl>
    <w:lvl w:ilvl="4" w:tplc="04090019" w:tentative="1">
      <w:start w:val="1"/>
      <w:numFmt w:val="lowerLetter"/>
      <w:lvlText w:val="%5."/>
      <w:lvlJc w:val="left"/>
      <w:pPr>
        <w:ind w:left="4325" w:hanging="360"/>
      </w:pPr>
    </w:lvl>
    <w:lvl w:ilvl="5" w:tplc="0409001B" w:tentative="1">
      <w:start w:val="1"/>
      <w:numFmt w:val="lowerRoman"/>
      <w:lvlText w:val="%6."/>
      <w:lvlJc w:val="right"/>
      <w:pPr>
        <w:ind w:left="5045" w:hanging="180"/>
      </w:pPr>
    </w:lvl>
    <w:lvl w:ilvl="6" w:tplc="0409000F" w:tentative="1">
      <w:start w:val="1"/>
      <w:numFmt w:val="decimal"/>
      <w:lvlText w:val="%7."/>
      <w:lvlJc w:val="left"/>
      <w:pPr>
        <w:ind w:left="5765" w:hanging="360"/>
      </w:pPr>
    </w:lvl>
    <w:lvl w:ilvl="7" w:tplc="04090019" w:tentative="1">
      <w:start w:val="1"/>
      <w:numFmt w:val="lowerLetter"/>
      <w:lvlText w:val="%8."/>
      <w:lvlJc w:val="left"/>
      <w:pPr>
        <w:ind w:left="6485" w:hanging="360"/>
      </w:pPr>
    </w:lvl>
    <w:lvl w:ilvl="8" w:tplc="0409001B" w:tentative="1">
      <w:start w:val="1"/>
      <w:numFmt w:val="lowerRoman"/>
      <w:lvlText w:val="%9."/>
      <w:lvlJc w:val="right"/>
      <w:pPr>
        <w:ind w:left="7205" w:hanging="180"/>
      </w:pPr>
    </w:lvl>
  </w:abstractNum>
  <w:abstractNum w:abstractNumId="7">
    <w:nsid w:val="36127C7F"/>
    <w:multiLevelType w:val="hybridMultilevel"/>
    <w:tmpl w:val="588C867E"/>
    <w:lvl w:ilvl="0" w:tplc="0B90EA56">
      <w:start w:val="1"/>
      <w:numFmt w:val="decimal"/>
      <w:lvlText w:val="%1)"/>
      <w:lvlJc w:val="left"/>
      <w:pPr>
        <w:ind w:left="1800" w:hanging="360"/>
      </w:pPr>
      <w:rPr>
        <w:rFonts w:ascii="Palatino Linotype" w:eastAsia="Times New Roman" w:hAnsi="Palatino Linotype" w:cs="Times New Roman"/>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8">
    <w:nsid w:val="38182E54"/>
    <w:multiLevelType w:val="hybridMultilevel"/>
    <w:tmpl w:val="F9D298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7472FA"/>
    <w:multiLevelType w:val="hybridMultilevel"/>
    <w:tmpl w:val="9496A70E"/>
    <w:lvl w:ilvl="0" w:tplc="1E32C1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4AE0D16"/>
    <w:multiLevelType w:val="hybridMultilevel"/>
    <w:tmpl w:val="6FC8AE1C"/>
    <w:lvl w:ilvl="0" w:tplc="ED30D4CC">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4A670C8E"/>
    <w:multiLevelType w:val="hybridMultilevel"/>
    <w:tmpl w:val="D05C1916"/>
    <w:lvl w:ilvl="0" w:tplc="140EB820">
      <w:start w:val="1"/>
      <w:numFmt w:val="lowerLetter"/>
      <w:lvlText w:val="%1."/>
      <w:lvlJc w:val="left"/>
      <w:pPr>
        <w:ind w:left="720" w:hanging="360"/>
      </w:pPr>
      <w:rPr>
        <w:rFonts w:cs="Times New Roman"/>
      </w:rPr>
    </w:lvl>
    <w:lvl w:ilvl="1" w:tplc="3D425F4E">
      <w:start w:val="1"/>
      <w:numFmt w:val="lowerLetter"/>
      <w:lvlText w:val="%2."/>
      <w:lvlJc w:val="left"/>
      <w:pPr>
        <w:ind w:left="1440" w:hanging="360"/>
      </w:pPr>
      <w:rPr>
        <w:rFonts w:cs="Times New Roman"/>
      </w:rPr>
    </w:lvl>
    <w:lvl w:ilvl="2" w:tplc="B03450DE">
      <w:start w:val="1"/>
      <w:numFmt w:val="lowerRoman"/>
      <w:lvlText w:val="%3."/>
      <w:lvlJc w:val="right"/>
      <w:pPr>
        <w:ind w:left="2160" w:hanging="180"/>
      </w:pPr>
      <w:rPr>
        <w:rFonts w:cs="Times New Roman"/>
      </w:rPr>
    </w:lvl>
    <w:lvl w:ilvl="3" w:tplc="EBD4A7F0">
      <w:start w:val="1"/>
      <w:numFmt w:val="decimal"/>
      <w:lvlText w:val="%4."/>
      <w:lvlJc w:val="left"/>
      <w:pPr>
        <w:ind w:left="2880" w:hanging="360"/>
      </w:pPr>
      <w:rPr>
        <w:rFonts w:cs="Times New Roman"/>
      </w:rPr>
    </w:lvl>
    <w:lvl w:ilvl="4" w:tplc="39ACDA7A">
      <w:start w:val="1"/>
      <w:numFmt w:val="lowerLetter"/>
      <w:lvlText w:val="%5."/>
      <w:lvlJc w:val="left"/>
      <w:pPr>
        <w:ind w:left="3600" w:hanging="360"/>
      </w:pPr>
      <w:rPr>
        <w:rFonts w:cs="Times New Roman"/>
      </w:rPr>
    </w:lvl>
    <w:lvl w:ilvl="5" w:tplc="1CB21D8C">
      <w:start w:val="1"/>
      <w:numFmt w:val="lowerRoman"/>
      <w:lvlText w:val="%6."/>
      <w:lvlJc w:val="right"/>
      <w:pPr>
        <w:ind w:left="4320" w:hanging="180"/>
      </w:pPr>
      <w:rPr>
        <w:rFonts w:cs="Times New Roman"/>
      </w:rPr>
    </w:lvl>
    <w:lvl w:ilvl="6" w:tplc="F08A781C">
      <w:start w:val="1"/>
      <w:numFmt w:val="decimal"/>
      <w:lvlText w:val="%7."/>
      <w:lvlJc w:val="left"/>
      <w:pPr>
        <w:ind w:left="5040" w:hanging="360"/>
      </w:pPr>
      <w:rPr>
        <w:rFonts w:cs="Times New Roman"/>
      </w:rPr>
    </w:lvl>
    <w:lvl w:ilvl="7" w:tplc="350A2114">
      <w:start w:val="1"/>
      <w:numFmt w:val="lowerLetter"/>
      <w:lvlText w:val="%8."/>
      <w:lvlJc w:val="left"/>
      <w:pPr>
        <w:ind w:left="5760" w:hanging="360"/>
      </w:pPr>
      <w:rPr>
        <w:rFonts w:cs="Times New Roman"/>
      </w:rPr>
    </w:lvl>
    <w:lvl w:ilvl="8" w:tplc="81FC3A8C">
      <w:start w:val="1"/>
      <w:numFmt w:val="lowerRoman"/>
      <w:lvlText w:val="%9."/>
      <w:lvlJc w:val="right"/>
      <w:pPr>
        <w:ind w:left="6480" w:hanging="180"/>
      </w:pPr>
      <w:rPr>
        <w:rFonts w:cs="Times New Roman"/>
      </w:rPr>
    </w:lvl>
  </w:abstractNum>
  <w:abstractNum w:abstractNumId="12">
    <w:nsid w:val="51C0072E"/>
    <w:multiLevelType w:val="hybridMultilevel"/>
    <w:tmpl w:val="59C8E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600879"/>
    <w:multiLevelType w:val="hybridMultilevel"/>
    <w:tmpl w:val="8D9ABDF0"/>
    <w:lvl w:ilvl="0" w:tplc="0409000F">
      <w:start w:val="1"/>
      <w:numFmt w:val="upperLetter"/>
      <w:pStyle w:val="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1F717E"/>
    <w:multiLevelType w:val="multilevel"/>
    <w:tmpl w:val="254633D6"/>
    <w:lvl w:ilvl="0">
      <w:start w:val="1"/>
      <w:numFmt w:val="decimal"/>
      <w:pStyle w:val="B"/>
      <w:lvlText w:val="%1."/>
      <w:lvlJc w:val="left"/>
      <w:pPr>
        <w:ind w:left="360" w:hanging="360"/>
      </w:pPr>
      <w:rPr>
        <w:rFonts w:hint="default"/>
      </w:rPr>
    </w:lvl>
    <w:lvl w:ilvl="1">
      <w:start w:val="1"/>
      <w:numFmt w:val="decimal"/>
      <w:pStyle w:val="2"/>
      <w:lvlText w:val="%1.%2."/>
      <w:lvlJc w:val="left"/>
      <w:pPr>
        <w:ind w:left="360" w:hanging="360"/>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61C7B40"/>
    <w:multiLevelType w:val="hybridMultilevel"/>
    <w:tmpl w:val="33688D8A"/>
    <w:lvl w:ilvl="0" w:tplc="FB0C9CBE">
      <w:start w:val="1"/>
      <w:numFmt w:val="bullet"/>
      <w:lvlText w:val=""/>
      <w:lvlJc w:val="left"/>
      <w:pPr>
        <w:ind w:left="1080" w:hanging="360"/>
      </w:pPr>
      <w:rPr>
        <w:rFonts w:ascii="Symbol" w:hAnsi="Symbol" w:hint="default"/>
      </w:rPr>
    </w:lvl>
    <w:lvl w:ilvl="1" w:tplc="8A28B1B8" w:tentative="1">
      <w:start w:val="1"/>
      <w:numFmt w:val="bullet"/>
      <w:lvlText w:val="o"/>
      <w:lvlJc w:val="left"/>
      <w:pPr>
        <w:ind w:left="1800" w:hanging="360"/>
      </w:pPr>
      <w:rPr>
        <w:rFonts w:ascii="Courier New" w:hAnsi="Courier New" w:cs="Courier New" w:hint="default"/>
      </w:rPr>
    </w:lvl>
    <w:lvl w:ilvl="2" w:tplc="8E8AABC2" w:tentative="1">
      <w:start w:val="1"/>
      <w:numFmt w:val="bullet"/>
      <w:lvlText w:val=""/>
      <w:lvlJc w:val="left"/>
      <w:pPr>
        <w:ind w:left="2520" w:hanging="360"/>
      </w:pPr>
      <w:rPr>
        <w:rFonts w:ascii="Wingdings" w:hAnsi="Wingdings" w:hint="default"/>
      </w:rPr>
    </w:lvl>
    <w:lvl w:ilvl="3" w:tplc="CA28F19C" w:tentative="1">
      <w:start w:val="1"/>
      <w:numFmt w:val="bullet"/>
      <w:lvlText w:val=""/>
      <w:lvlJc w:val="left"/>
      <w:pPr>
        <w:ind w:left="3240" w:hanging="360"/>
      </w:pPr>
      <w:rPr>
        <w:rFonts w:ascii="Symbol" w:hAnsi="Symbol" w:hint="default"/>
      </w:rPr>
    </w:lvl>
    <w:lvl w:ilvl="4" w:tplc="6D364FD8" w:tentative="1">
      <w:start w:val="1"/>
      <w:numFmt w:val="bullet"/>
      <w:lvlText w:val="o"/>
      <w:lvlJc w:val="left"/>
      <w:pPr>
        <w:ind w:left="3960" w:hanging="360"/>
      </w:pPr>
      <w:rPr>
        <w:rFonts w:ascii="Courier New" w:hAnsi="Courier New" w:cs="Courier New" w:hint="default"/>
      </w:rPr>
    </w:lvl>
    <w:lvl w:ilvl="5" w:tplc="78D866FA" w:tentative="1">
      <w:start w:val="1"/>
      <w:numFmt w:val="bullet"/>
      <w:lvlText w:val=""/>
      <w:lvlJc w:val="left"/>
      <w:pPr>
        <w:ind w:left="4680" w:hanging="360"/>
      </w:pPr>
      <w:rPr>
        <w:rFonts w:ascii="Wingdings" w:hAnsi="Wingdings" w:hint="default"/>
      </w:rPr>
    </w:lvl>
    <w:lvl w:ilvl="6" w:tplc="204C766A" w:tentative="1">
      <w:start w:val="1"/>
      <w:numFmt w:val="bullet"/>
      <w:lvlText w:val=""/>
      <w:lvlJc w:val="left"/>
      <w:pPr>
        <w:ind w:left="5400" w:hanging="360"/>
      </w:pPr>
      <w:rPr>
        <w:rFonts w:ascii="Symbol" w:hAnsi="Symbol" w:hint="default"/>
      </w:rPr>
    </w:lvl>
    <w:lvl w:ilvl="7" w:tplc="5EB6F1CC" w:tentative="1">
      <w:start w:val="1"/>
      <w:numFmt w:val="bullet"/>
      <w:lvlText w:val="o"/>
      <w:lvlJc w:val="left"/>
      <w:pPr>
        <w:ind w:left="6120" w:hanging="360"/>
      </w:pPr>
      <w:rPr>
        <w:rFonts w:ascii="Courier New" w:hAnsi="Courier New" w:cs="Courier New" w:hint="default"/>
      </w:rPr>
    </w:lvl>
    <w:lvl w:ilvl="8" w:tplc="B9B6F37A" w:tentative="1">
      <w:start w:val="1"/>
      <w:numFmt w:val="bullet"/>
      <w:lvlText w:val=""/>
      <w:lvlJc w:val="left"/>
      <w:pPr>
        <w:ind w:left="6840" w:hanging="360"/>
      </w:pPr>
      <w:rPr>
        <w:rFonts w:ascii="Wingdings" w:hAnsi="Wingdings" w:hint="default"/>
      </w:rPr>
    </w:lvl>
  </w:abstractNum>
  <w:abstractNum w:abstractNumId="16">
    <w:nsid w:val="676722A4"/>
    <w:multiLevelType w:val="hybridMultilevel"/>
    <w:tmpl w:val="60667F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057EFA"/>
    <w:multiLevelType w:val="hybridMultilevel"/>
    <w:tmpl w:val="20E6A1A6"/>
    <w:lvl w:ilvl="0" w:tplc="F09AC652">
      <w:start w:val="1"/>
      <w:numFmt w:val="decimal"/>
      <w:lvlText w:val="%1)"/>
      <w:lvlJc w:val="left"/>
      <w:pPr>
        <w:ind w:left="2160" w:hanging="360"/>
      </w:pPr>
      <w:rPr>
        <w:rFonts w:cs="Times New Roman"/>
      </w:rPr>
    </w:lvl>
    <w:lvl w:ilvl="1" w:tplc="E506C37C">
      <w:start w:val="1"/>
      <w:numFmt w:val="lowerLetter"/>
      <w:lvlText w:val="%2."/>
      <w:lvlJc w:val="left"/>
      <w:pPr>
        <w:ind w:left="2880" w:hanging="360"/>
      </w:pPr>
      <w:rPr>
        <w:rFonts w:cs="Times New Roman"/>
      </w:rPr>
    </w:lvl>
    <w:lvl w:ilvl="2" w:tplc="02224386">
      <w:start w:val="1"/>
      <w:numFmt w:val="lowerRoman"/>
      <w:lvlText w:val="%3."/>
      <w:lvlJc w:val="right"/>
      <w:pPr>
        <w:ind w:left="3600" w:hanging="180"/>
      </w:pPr>
      <w:rPr>
        <w:rFonts w:cs="Times New Roman"/>
      </w:rPr>
    </w:lvl>
    <w:lvl w:ilvl="3" w:tplc="FE42CC02">
      <w:start w:val="1"/>
      <w:numFmt w:val="decimal"/>
      <w:lvlText w:val="%4."/>
      <w:lvlJc w:val="left"/>
      <w:pPr>
        <w:ind w:left="4320" w:hanging="360"/>
      </w:pPr>
      <w:rPr>
        <w:rFonts w:cs="Times New Roman"/>
      </w:rPr>
    </w:lvl>
    <w:lvl w:ilvl="4" w:tplc="E1D09EA4">
      <w:start w:val="1"/>
      <w:numFmt w:val="lowerLetter"/>
      <w:lvlText w:val="%5."/>
      <w:lvlJc w:val="left"/>
      <w:pPr>
        <w:ind w:left="5040" w:hanging="360"/>
      </w:pPr>
      <w:rPr>
        <w:rFonts w:cs="Times New Roman"/>
      </w:rPr>
    </w:lvl>
    <w:lvl w:ilvl="5" w:tplc="A696744A">
      <w:start w:val="1"/>
      <w:numFmt w:val="lowerRoman"/>
      <w:lvlText w:val="%6."/>
      <w:lvlJc w:val="right"/>
      <w:pPr>
        <w:ind w:left="5760" w:hanging="180"/>
      </w:pPr>
      <w:rPr>
        <w:rFonts w:cs="Times New Roman"/>
      </w:rPr>
    </w:lvl>
    <w:lvl w:ilvl="6" w:tplc="D5FA4EDC">
      <w:start w:val="1"/>
      <w:numFmt w:val="decimal"/>
      <w:lvlText w:val="%7."/>
      <w:lvlJc w:val="left"/>
      <w:pPr>
        <w:ind w:left="6480" w:hanging="360"/>
      </w:pPr>
      <w:rPr>
        <w:rFonts w:cs="Times New Roman"/>
      </w:rPr>
    </w:lvl>
    <w:lvl w:ilvl="7" w:tplc="CDB636F8">
      <w:start w:val="1"/>
      <w:numFmt w:val="lowerLetter"/>
      <w:lvlText w:val="%8."/>
      <w:lvlJc w:val="left"/>
      <w:pPr>
        <w:ind w:left="7200" w:hanging="360"/>
      </w:pPr>
      <w:rPr>
        <w:rFonts w:cs="Times New Roman"/>
      </w:rPr>
    </w:lvl>
    <w:lvl w:ilvl="8" w:tplc="4E6E516C">
      <w:start w:val="1"/>
      <w:numFmt w:val="lowerRoman"/>
      <w:lvlText w:val="%9."/>
      <w:lvlJc w:val="right"/>
      <w:pPr>
        <w:ind w:left="7920" w:hanging="180"/>
      </w:pPr>
      <w:rPr>
        <w:rFonts w:cs="Times New Roman"/>
      </w:rPr>
    </w:lvl>
  </w:abstractNum>
  <w:abstractNum w:abstractNumId="18">
    <w:nsid w:val="75BE5ABE"/>
    <w:multiLevelType w:val="hybridMultilevel"/>
    <w:tmpl w:val="F5C4EB82"/>
    <w:lvl w:ilvl="0" w:tplc="10141366">
      <w:start w:val="1"/>
      <w:numFmt w:val="lowerLetter"/>
      <w:lvlText w:val="%1."/>
      <w:lvlJc w:val="left"/>
      <w:pPr>
        <w:ind w:left="2520" w:hanging="360"/>
      </w:pPr>
      <w:rPr>
        <w:rFonts w:cs="Times New Roman"/>
      </w:rPr>
    </w:lvl>
    <w:lvl w:ilvl="1" w:tplc="87FA1516">
      <w:start w:val="1"/>
      <w:numFmt w:val="lowerLetter"/>
      <w:lvlText w:val="%2."/>
      <w:lvlJc w:val="left"/>
      <w:pPr>
        <w:ind w:left="3240" w:hanging="360"/>
      </w:pPr>
      <w:rPr>
        <w:rFonts w:cs="Times New Roman"/>
      </w:rPr>
    </w:lvl>
    <w:lvl w:ilvl="2" w:tplc="4DECE574">
      <w:start w:val="1"/>
      <w:numFmt w:val="lowerRoman"/>
      <w:lvlText w:val="%3."/>
      <w:lvlJc w:val="right"/>
      <w:pPr>
        <w:ind w:left="3960" w:hanging="180"/>
      </w:pPr>
      <w:rPr>
        <w:rFonts w:cs="Times New Roman"/>
      </w:rPr>
    </w:lvl>
    <w:lvl w:ilvl="3" w:tplc="2FE27ABE">
      <w:start w:val="1"/>
      <w:numFmt w:val="decimal"/>
      <w:lvlText w:val="%4."/>
      <w:lvlJc w:val="left"/>
      <w:pPr>
        <w:ind w:left="4680" w:hanging="360"/>
      </w:pPr>
      <w:rPr>
        <w:rFonts w:cs="Times New Roman"/>
      </w:rPr>
    </w:lvl>
    <w:lvl w:ilvl="4" w:tplc="4C78E88A">
      <w:start w:val="1"/>
      <w:numFmt w:val="lowerLetter"/>
      <w:lvlText w:val="%5."/>
      <w:lvlJc w:val="left"/>
      <w:pPr>
        <w:ind w:left="5400" w:hanging="360"/>
      </w:pPr>
      <w:rPr>
        <w:rFonts w:cs="Times New Roman"/>
      </w:rPr>
    </w:lvl>
    <w:lvl w:ilvl="5" w:tplc="A9AA8990">
      <w:start w:val="1"/>
      <w:numFmt w:val="lowerRoman"/>
      <w:lvlText w:val="%6."/>
      <w:lvlJc w:val="right"/>
      <w:pPr>
        <w:ind w:left="6120" w:hanging="180"/>
      </w:pPr>
      <w:rPr>
        <w:rFonts w:cs="Times New Roman"/>
      </w:rPr>
    </w:lvl>
    <w:lvl w:ilvl="6" w:tplc="DCB8FE42">
      <w:start w:val="1"/>
      <w:numFmt w:val="decimal"/>
      <w:lvlText w:val="%7."/>
      <w:lvlJc w:val="left"/>
      <w:pPr>
        <w:ind w:left="6840" w:hanging="360"/>
      </w:pPr>
      <w:rPr>
        <w:rFonts w:cs="Times New Roman"/>
      </w:rPr>
    </w:lvl>
    <w:lvl w:ilvl="7" w:tplc="EF24D9F2">
      <w:start w:val="1"/>
      <w:numFmt w:val="lowerLetter"/>
      <w:lvlText w:val="%8."/>
      <w:lvlJc w:val="left"/>
      <w:pPr>
        <w:ind w:left="7560" w:hanging="360"/>
      </w:pPr>
      <w:rPr>
        <w:rFonts w:cs="Times New Roman"/>
      </w:rPr>
    </w:lvl>
    <w:lvl w:ilvl="8" w:tplc="9CB2ED9A">
      <w:start w:val="1"/>
      <w:numFmt w:val="lowerRoman"/>
      <w:lvlText w:val="%9."/>
      <w:lvlJc w:val="right"/>
      <w:pPr>
        <w:ind w:left="8280" w:hanging="180"/>
      </w:pPr>
      <w:rPr>
        <w:rFonts w:cs="Times New Roman"/>
      </w:rPr>
    </w:lvl>
  </w:abstractNum>
  <w:abstractNum w:abstractNumId="19">
    <w:nsid w:val="775C636A"/>
    <w:multiLevelType w:val="hybridMultilevel"/>
    <w:tmpl w:val="37F4033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2"/>
  </w:num>
  <w:num w:numId="3">
    <w:abstractNumId w:val="6"/>
  </w:num>
  <w:num w:numId="4">
    <w:abstractNumId w:val="9"/>
  </w:num>
  <w:num w:numId="5">
    <w:abstractNumId w:val="16"/>
  </w:num>
  <w:num w:numId="6">
    <w:abstractNumId w:val="19"/>
  </w:num>
  <w:num w:numId="7">
    <w:abstractNumId w:val="14"/>
  </w:num>
  <w:num w:numId="8">
    <w:abstractNumId w:val="13"/>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5"/>
  </w:num>
  <w:num w:numId="18">
    <w:abstractNumId w:val="4"/>
  </w:num>
  <w:num w:numId="19">
    <w:abstractNumId w:val="5"/>
  </w:num>
  <w:num w:numId="20">
    <w:abstractNumId w:val="2"/>
  </w:num>
  <w:num w:numId="2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1"/>
  <w:defaultTabStop w:val="720"/>
  <w:characterSpacingControl w:val="doNotCompress"/>
  <w:hdrShapeDefaults>
    <o:shapedefaults v:ext="edit" spidmax="63490"/>
  </w:hdrShapeDefaults>
  <w:footnotePr>
    <w:footnote w:id="-1"/>
    <w:footnote w:id="0"/>
  </w:footnotePr>
  <w:endnotePr>
    <w:endnote w:id="-1"/>
    <w:endnote w:id="0"/>
  </w:endnotePr>
  <w:compat/>
  <w:rsids>
    <w:rsidRoot w:val="00FD2786"/>
    <w:rsid w:val="00001D05"/>
    <w:rsid w:val="00004E2B"/>
    <w:rsid w:val="00005011"/>
    <w:rsid w:val="000067C4"/>
    <w:rsid w:val="0000709D"/>
    <w:rsid w:val="00007938"/>
    <w:rsid w:val="00010C43"/>
    <w:rsid w:val="000135EC"/>
    <w:rsid w:val="00013BE1"/>
    <w:rsid w:val="00016A2F"/>
    <w:rsid w:val="0002017E"/>
    <w:rsid w:val="00020417"/>
    <w:rsid w:val="00022655"/>
    <w:rsid w:val="000307BE"/>
    <w:rsid w:val="00031FE0"/>
    <w:rsid w:val="000320B0"/>
    <w:rsid w:val="00032D24"/>
    <w:rsid w:val="000332EC"/>
    <w:rsid w:val="0003524A"/>
    <w:rsid w:val="00040269"/>
    <w:rsid w:val="00040B9E"/>
    <w:rsid w:val="00042A34"/>
    <w:rsid w:val="00042FD0"/>
    <w:rsid w:val="0004305B"/>
    <w:rsid w:val="00044F43"/>
    <w:rsid w:val="00044FFC"/>
    <w:rsid w:val="0004540C"/>
    <w:rsid w:val="000479CF"/>
    <w:rsid w:val="000514D7"/>
    <w:rsid w:val="00051A1A"/>
    <w:rsid w:val="00052413"/>
    <w:rsid w:val="00052FD2"/>
    <w:rsid w:val="0005410C"/>
    <w:rsid w:val="00055160"/>
    <w:rsid w:val="00056698"/>
    <w:rsid w:val="00057E5D"/>
    <w:rsid w:val="00062B70"/>
    <w:rsid w:val="00062F72"/>
    <w:rsid w:val="000633C3"/>
    <w:rsid w:val="000641A4"/>
    <w:rsid w:val="0006559A"/>
    <w:rsid w:val="00065E0B"/>
    <w:rsid w:val="000664F9"/>
    <w:rsid w:val="00066752"/>
    <w:rsid w:val="00070AAF"/>
    <w:rsid w:val="00073359"/>
    <w:rsid w:val="00073CCB"/>
    <w:rsid w:val="00076719"/>
    <w:rsid w:val="0007698C"/>
    <w:rsid w:val="000772B6"/>
    <w:rsid w:val="00084BC3"/>
    <w:rsid w:val="00087473"/>
    <w:rsid w:val="000877D4"/>
    <w:rsid w:val="000911E8"/>
    <w:rsid w:val="00093004"/>
    <w:rsid w:val="00094416"/>
    <w:rsid w:val="00095948"/>
    <w:rsid w:val="000A0899"/>
    <w:rsid w:val="000A2CA6"/>
    <w:rsid w:val="000A32F0"/>
    <w:rsid w:val="000A3DCB"/>
    <w:rsid w:val="000A48DF"/>
    <w:rsid w:val="000A59E7"/>
    <w:rsid w:val="000A696C"/>
    <w:rsid w:val="000A703B"/>
    <w:rsid w:val="000A766A"/>
    <w:rsid w:val="000A766F"/>
    <w:rsid w:val="000A7EB5"/>
    <w:rsid w:val="000A7F34"/>
    <w:rsid w:val="000B1365"/>
    <w:rsid w:val="000B1790"/>
    <w:rsid w:val="000B2A5B"/>
    <w:rsid w:val="000B3C10"/>
    <w:rsid w:val="000B648F"/>
    <w:rsid w:val="000B71B8"/>
    <w:rsid w:val="000B766D"/>
    <w:rsid w:val="000C126A"/>
    <w:rsid w:val="000C27C7"/>
    <w:rsid w:val="000C3FDB"/>
    <w:rsid w:val="000C48DA"/>
    <w:rsid w:val="000C59A6"/>
    <w:rsid w:val="000C6310"/>
    <w:rsid w:val="000C7762"/>
    <w:rsid w:val="000D1039"/>
    <w:rsid w:val="000D16D0"/>
    <w:rsid w:val="000D1ADE"/>
    <w:rsid w:val="000D6C78"/>
    <w:rsid w:val="000D75A5"/>
    <w:rsid w:val="000E2018"/>
    <w:rsid w:val="000E29C1"/>
    <w:rsid w:val="000F035B"/>
    <w:rsid w:val="000F0EF5"/>
    <w:rsid w:val="000F1469"/>
    <w:rsid w:val="000F5A30"/>
    <w:rsid w:val="000F5BB0"/>
    <w:rsid w:val="000F7070"/>
    <w:rsid w:val="0010032D"/>
    <w:rsid w:val="00102E3B"/>
    <w:rsid w:val="0010681E"/>
    <w:rsid w:val="001077C1"/>
    <w:rsid w:val="00110237"/>
    <w:rsid w:val="001118CE"/>
    <w:rsid w:val="00111969"/>
    <w:rsid w:val="00112FD5"/>
    <w:rsid w:val="00113576"/>
    <w:rsid w:val="001135D0"/>
    <w:rsid w:val="0011404E"/>
    <w:rsid w:val="001158DA"/>
    <w:rsid w:val="00115C70"/>
    <w:rsid w:val="0011636A"/>
    <w:rsid w:val="001170E4"/>
    <w:rsid w:val="00122F3F"/>
    <w:rsid w:val="0012782A"/>
    <w:rsid w:val="00130CF3"/>
    <w:rsid w:val="00130F05"/>
    <w:rsid w:val="00131CD7"/>
    <w:rsid w:val="001323E0"/>
    <w:rsid w:val="0013313F"/>
    <w:rsid w:val="0013407D"/>
    <w:rsid w:val="00135639"/>
    <w:rsid w:val="00135AB0"/>
    <w:rsid w:val="0013624E"/>
    <w:rsid w:val="001363BB"/>
    <w:rsid w:val="00137B85"/>
    <w:rsid w:val="00140F5F"/>
    <w:rsid w:val="0014142D"/>
    <w:rsid w:val="001415E1"/>
    <w:rsid w:val="00144F13"/>
    <w:rsid w:val="0014573B"/>
    <w:rsid w:val="00146F11"/>
    <w:rsid w:val="00147091"/>
    <w:rsid w:val="0015405F"/>
    <w:rsid w:val="00156BC9"/>
    <w:rsid w:val="00160931"/>
    <w:rsid w:val="00161A5A"/>
    <w:rsid w:val="00164457"/>
    <w:rsid w:val="001670C6"/>
    <w:rsid w:val="00171D68"/>
    <w:rsid w:val="00173946"/>
    <w:rsid w:val="00175B87"/>
    <w:rsid w:val="00176E8B"/>
    <w:rsid w:val="0017771F"/>
    <w:rsid w:val="00180A0D"/>
    <w:rsid w:val="00180FE3"/>
    <w:rsid w:val="00183011"/>
    <w:rsid w:val="00183940"/>
    <w:rsid w:val="00183C6E"/>
    <w:rsid w:val="001847BC"/>
    <w:rsid w:val="001852D7"/>
    <w:rsid w:val="00186249"/>
    <w:rsid w:val="0018648C"/>
    <w:rsid w:val="00186B38"/>
    <w:rsid w:val="001901D0"/>
    <w:rsid w:val="001907C7"/>
    <w:rsid w:val="001908B2"/>
    <w:rsid w:val="00190E0C"/>
    <w:rsid w:val="00191E1B"/>
    <w:rsid w:val="00192C6A"/>
    <w:rsid w:val="00193BEE"/>
    <w:rsid w:val="001A0674"/>
    <w:rsid w:val="001A0C1B"/>
    <w:rsid w:val="001A1206"/>
    <w:rsid w:val="001A1AF8"/>
    <w:rsid w:val="001A2222"/>
    <w:rsid w:val="001A3892"/>
    <w:rsid w:val="001A4CFC"/>
    <w:rsid w:val="001A4E70"/>
    <w:rsid w:val="001A4FBD"/>
    <w:rsid w:val="001B1281"/>
    <w:rsid w:val="001B3997"/>
    <w:rsid w:val="001B681D"/>
    <w:rsid w:val="001B6D09"/>
    <w:rsid w:val="001B6E12"/>
    <w:rsid w:val="001B709E"/>
    <w:rsid w:val="001B74EC"/>
    <w:rsid w:val="001B7565"/>
    <w:rsid w:val="001C0AC8"/>
    <w:rsid w:val="001C3460"/>
    <w:rsid w:val="001C7F1F"/>
    <w:rsid w:val="001D038C"/>
    <w:rsid w:val="001D0E7B"/>
    <w:rsid w:val="001D172A"/>
    <w:rsid w:val="001D1FCC"/>
    <w:rsid w:val="001D3049"/>
    <w:rsid w:val="001D3560"/>
    <w:rsid w:val="001D3FD0"/>
    <w:rsid w:val="001D4E9F"/>
    <w:rsid w:val="001D6EEC"/>
    <w:rsid w:val="001E004E"/>
    <w:rsid w:val="001E22C2"/>
    <w:rsid w:val="001E31D7"/>
    <w:rsid w:val="001E3404"/>
    <w:rsid w:val="001E344D"/>
    <w:rsid w:val="001E3515"/>
    <w:rsid w:val="001E5206"/>
    <w:rsid w:val="001E5654"/>
    <w:rsid w:val="001E5767"/>
    <w:rsid w:val="001E5F71"/>
    <w:rsid w:val="001F0886"/>
    <w:rsid w:val="001F0972"/>
    <w:rsid w:val="001F52A7"/>
    <w:rsid w:val="001F55BB"/>
    <w:rsid w:val="001F60AF"/>
    <w:rsid w:val="001F6EE8"/>
    <w:rsid w:val="001F7558"/>
    <w:rsid w:val="001F7C84"/>
    <w:rsid w:val="00203B81"/>
    <w:rsid w:val="00203EFA"/>
    <w:rsid w:val="00205875"/>
    <w:rsid w:val="002061CE"/>
    <w:rsid w:val="00206734"/>
    <w:rsid w:val="00207431"/>
    <w:rsid w:val="0021005A"/>
    <w:rsid w:val="00210489"/>
    <w:rsid w:val="0021377B"/>
    <w:rsid w:val="00213949"/>
    <w:rsid w:val="00213BCD"/>
    <w:rsid w:val="002155EF"/>
    <w:rsid w:val="00215E83"/>
    <w:rsid w:val="00216D1B"/>
    <w:rsid w:val="00217D82"/>
    <w:rsid w:val="00221D9B"/>
    <w:rsid w:val="00221DEA"/>
    <w:rsid w:val="002224A7"/>
    <w:rsid w:val="002224B8"/>
    <w:rsid w:val="00224263"/>
    <w:rsid w:val="00225547"/>
    <w:rsid w:val="002255CA"/>
    <w:rsid w:val="002256EF"/>
    <w:rsid w:val="00225A46"/>
    <w:rsid w:val="002262E7"/>
    <w:rsid w:val="002272E0"/>
    <w:rsid w:val="00230396"/>
    <w:rsid w:val="00230E84"/>
    <w:rsid w:val="00231282"/>
    <w:rsid w:val="00233CE4"/>
    <w:rsid w:val="002348A0"/>
    <w:rsid w:val="00234A4D"/>
    <w:rsid w:val="00235155"/>
    <w:rsid w:val="002359FB"/>
    <w:rsid w:val="0024235C"/>
    <w:rsid w:val="002429B5"/>
    <w:rsid w:val="00243EB1"/>
    <w:rsid w:val="002441A3"/>
    <w:rsid w:val="002450BE"/>
    <w:rsid w:val="0024532F"/>
    <w:rsid w:val="00245354"/>
    <w:rsid w:val="002465D7"/>
    <w:rsid w:val="00246BE4"/>
    <w:rsid w:val="0024711D"/>
    <w:rsid w:val="0025028C"/>
    <w:rsid w:val="002520CF"/>
    <w:rsid w:val="002542CE"/>
    <w:rsid w:val="00254551"/>
    <w:rsid w:val="00256AAA"/>
    <w:rsid w:val="00257C20"/>
    <w:rsid w:val="00262FBA"/>
    <w:rsid w:val="002645E6"/>
    <w:rsid w:val="0027445D"/>
    <w:rsid w:val="00274751"/>
    <w:rsid w:val="0027517C"/>
    <w:rsid w:val="002769E4"/>
    <w:rsid w:val="00276D17"/>
    <w:rsid w:val="002806B4"/>
    <w:rsid w:val="002835C5"/>
    <w:rsid w:val="0028528A"/>
    <w:rsid w:val="002857D4"/>
    <w:rsid w:val="002913E0"/>
    <w:rsid w:val="0029524D"/>
    <w:rsid w:val="0029555C"/>
    <w:rsid w:val="002A0F64"/>
    <w:rsid w:val="002A1229"/>
    <w:rsid w:val="002A14F8"/>
    <w:rsid w:val="002A1951"/>
    <w:rsid w:val="002A25DD"/>
    <w:rsid w:val="002A7F3B"/>
    <w:rsid w:val="002B30D7"/>
    <w:rsid w:val="002B348C"/>
    <w:rsid w:val="002B4941"/>
    <w:rsid w:val="002B6017"/>
    <w:rsid w:val="002B6E1A"/>
    <w:rsid w:val="002B73E4"/>
    <w:rsid w:val="002B767B"/>
    <w:rsid w:val="002C0690"/>
    <w:rsid w:val="002C0EFF"/>
    <w:rsid w:val="002C3B56"/>
    <w:rsid w:val="002C43FF"/>
    <w:rsid w:val="002C4E80"/>
    <w:rsid w:val="002C5023"/>
    <w:rsid w:val="002C6671"/>
    <w:rsid w:val="002D142F"/>
    <w:rsid w:val="002D2FEF"/>
    <w:rsid w:val="002D5397"/>
    <w:rsid w:val="002E3CD3"/>
    <w:rsid w:val="002E3E57"/>
    <w:rsid w:val="002E6501"/>
    <w:rsid w:val="002E67FA"/>
    <w:rsid w:val="002F0D36"/>
    <w:rsid w:val="002F1464"/>
    <w:rsid w:val="002F2FE6"/>
    <w:rsid w:val="002F38CC"/>
    <w:rsid w:val="002F3AD7"/>
    <w:rsid w:val="002F4784"/>
    <w:rsid w:val="002F5DDE"/>
    <w:rsid w:val="002F60E7"/>
    <w:rsid w:val="002F722E"/>
    <w:rsid w:val="002F75EF"/>
    <w:rsid w:val="00301632"/>
    <w:rsid w:val="00301BDE"/>
    <w:rsid w:val="00302636"/>
    <w:rsid w:val="0030311A"/>
    <w:rsid w:val="00307102"/>
    <w:rsid w:val="003073CB"/>
    <w:rsid w:val="0030785F"/>
    <w:rsid w:val="0031254B"/>
    <w:rsid w:val="0032199D"/>
    <w:rsid w:val="00321BAD"/>
    <w:rsid w:val="00323BB7"/>
    <w:rsid w:val="00325DCB"/>
    <w:rsid w:val="00326696"/>
    <w:rsid w:val="00330077"/>
    <w:rsid w:val="00330512"/>
    <w:rsid w:val="00330901"/>
    <w:rsid w:val="003311ED"/>
    <w:rsid w:val="0033290F"/>
    <w:rsid w:val="00332BF5"/>
    <w:rsid w:val="00333307"/>
    <w:rsid w:val="00334B52"/>
    <w:rsid w:val="0033501E"/>
    <w:rsid w:val="003355A5"/>
    <w:rsid w:val="003365A7"/>
    <w:rsid w:val="00342B2C"/>
    <w:rsid w:val="00343C98"/>
    <w:rsid w:val="0034568F"/>
    <w:rsid w:val="00347C98"/>
    <w:rsid w:val="0035232C"/>
    <w:rsid w:val="00352B25"/>
    <w:rsid w:val="00354878"/>
    <w:rsid w:val="00362B47"/>
    <w:rsid w:val="00364C5F"/>
    <w:rsid w:val="00364D43"/>
    <w:rsid w:val="003655DE"/>
    <w:rsid w:val="003666DD"/>
    <w:rsid w:val="00366EAD"/>
    <w:rsid w:val="0036766C"/>
    <w:rsid w:val="003679C9"/>
    <w:rsid w:val="00372228"/>
    <w:rsid w:val="00372AB4"/>
    <w:rsid w:val="00373D75"/>
    <w:rsid w:val="00375085"/>
    <w:rsid w:val="0037527B"/>
    <w:rsid w:val="0037674E"/>
    <w:rsid w:val="00376F80"/>
    <w:rsid w:val="00377B39"/>
    <w:rsid w:val="00377E0B"/>
    <w:rsid w:val="003801E0"/>
    <w:rsid w:val="00380F92"/>
    <w:rsid w:val="0038177E"/>
    <w:rsid w:val="00382DC4"/>
    <w:rsid w:val="00383141"/>
    <w:rsid w:val="00385371"/>
    <w:rsid w:val="00386B50"/>
    <w:rsid w:val="003901C3"/>
    <w:rsid w:val="00393258"/>
    <w:rsid w:val="00393268"/>
    <w:rsid w:val="003933E2"/>
    <w:rsid w:val="0039343E"/>
    <w:rsid w:val="003938B9"/>
    <w:rsid w:val="00393D06"/>
    <w:rsid w:val="0039517C"/>
    <w:rsid w:val="0039604A"/>
    <w:rsid w:val="003966F8"/>
    <w:rsid w:val="003A0C84"/>
    <w:rsid w:val="003A1F87"/>
    <w:rsid w:val="003A37C3"/>
    <w:rsid w:val="003A44AC"/>
    <w:rsid w:val="003A4723"/>
    <w:rsid w:val="003A605E"/>
    <w:rsid w:val="003A61E2"/>
    <w:rsid w:val="003A6515"/>
    <w:rsid w:val="003A72F9"/>
    <w:rsid w:val="003A7813"/>
    <w:rsid w:val="003B04A9"/>
    <w:rsid w:val="003B17E2"/>
    <w:rsid w:val="003B295A"/>
    <w:rsid w:val="003B2AAA"/>
    <w:rsid w:val="003B5458"/>
    <w:rsid w:val="003B6EEE"/>
    <w:rsid w:val="003C123F"/>
    <w:rsid w:val="003C14ED"/>
    <w:rsid w:val="003C31DB"/>
    <w:rsid w:val="003C34F5"/>
    <w:rsid w:val="003D063A"/>
    <w:rsid w:val="003D1BF5"/>
    <w:rsid w:val="003D3C12"/>
    <w:rsid w:val="003D3CEC"/>
    <w:rsid w:val="003D5A44"/>
    <w:rsid w:val="003E04FA"/>
    <w:rsid w:val="003E2530"/>
    <w:rsid w:val="003E277E"/>
    <w:rsid w:val="003E2888"/>
    <w:rsid w:val="003E2B4D"/>
    <w:rsid w:val="003E3132"/>
    <w:rsid w:val="003E3E62"/>
    <w:rsid w:val="003E522F"/>
    <w:rsid w:val="003E6F5B"/>
    <w:rsid w:val="003E7FA5"/>
    <w:rsid w:val="003F012B"/>
    <w:rsid w:val="003F1856"/>
    <w:rsid w:val="003F5D99"/>
    <w:rsid w:val="003F6AF1"/>
    <w:rsid w:val="003F7CD8"/>
    <w:rsid w:val="003F7FB1"/>
    <w:rsid w:val="00400E93"/>
    <w:rsid w:val="0040326E"/>
    <w:rsid w:val="00404628"/>
    <w:rsid w:val="00404B98"/>
    <w:rsid w:val="004055B5"/>
    <w:rsid w:val="00405A25"/>
    <w:rsid w:val="004065BA"/>
    <w:rsid w:val="00406886"/>
    <w:rsid w:val="00407588"/>
    <w:rsid w:val="004108C9"/>
    <w:rsid w:val="00412DF8"/>
    <w:rsid w:val="00413735"/>
    <w:rsid w:val="0041483A"/>
    <w:rsid w:val="00414F4F"/>
    <w:rsid w:val="00416757"/>
    <w:rsid w:val="00420056"/>
    <w:rsid w:val="00421ED5"/>
    <w:rsid w:val="0042236E"/>
    <w:rsid w:val="00422647"/>
    <w:rsid w:val="00423508"/>
    <w:rsid w:val="00424590"/>
    <w:rsid w:val="0042518B"/>
    <w:rsid w:val="004318AD"/>
    <w:rsid w:val="00437E64"/>
    <w:rsid w:val="00443167"/>
    <w:rsid w:val="00443A57"/>
    <w:rsid w:val="00443BA2"/>
    <w:rsid w:val="00445F5C"/>
    <w:rsid w:val="00446DEC"/>
    <w:rsid w:val="00446ECC"/>
    <w:rsid w:val="00447AC0"/>
    <w:rsid w:val="00447B0D"/>
    <w:rsid w:val="00447E7F"/>
    <w:rsid w:val="00451365"/>
    <w:rsid w:val="0045209A"/>
    <w:rsid w:val="004545B9"/>
    <w:rsid w:val="004546C7"/>
    <w:rsid w:val="0046056B"/>
    <w:rsid w:val="0046134D"/>
    <w:rsid w:val="0046157B"/>
    <w:rsid w:val="00463152"/>
    <w:rsid w:val="00463620"/>
    <w:rsid w:val="004643B3"/>
    <w:rsid w:val="00464D2D"/>
    <w:rsid w:val="0046728E"/>
    <w:rsid w:val="00467C55"/>
    <w:rsid w:val="0047219A"/>
    <w:rsid w:val="004724FE"/>
    <w:rsid w:val="00472897"/>
    <w:rsid w:val="00472B77"/>
    <w:rsid w:val="004731F4"/>
    <w:rsid w:val="004813FF"/>
    <w:rsid w:val="00484788"/>
    <w:rsid w:val="004877A0"/>
    <w:rsid w:val="00490202"/>
    <w:rsid w:val="00492347"/>
    <w:rsid w:val="00492EC4"/>
    <w:rsid w:val="00494E67"/>
    <w:rsid w:val="004A4940"/>
    <w:rsid w:val="004A5DFA"/>
    <w:rsid w:val="004A5E6F"/>
    <w:rsid w:val="004A667E"/>
    <w:rsid w:val="004A67DB"/>
    <w:rsid w:val="004A7041"/>
    <w:rsid w:val="004B03BF"/>
    <w:rsid w:val="004B28CB"/>
    <w:rsid w:val="004B3623"/>
    <w:rsid w:val="004B3DB3"/>
    <w:rsid w:val="004B4516"/>
    <w:rsid w:val="004B548E"/>
    <w:rsid w:val="004B571F"/>
    <w:rsid w:val="004B5C9B"/>
    <w:rsid w:val="004B6712"/>
    <w:rsid w:val="004B78CD"/>
    <w:rsid w:val="004C0847"/>
    <w:rsid w:val="004C20EC"/>
    <w:rsid w:val="004C338A"/>
    <w:rsid w:val="004C4A21"/>
    <w:rsid w:val="004C6E92"/>
    <w:rsid w:val="004D0D9B"/>
    <w:rsid w:val="004D15FA"/>
    <w:rsid w:val="004D3A61"/>
    <w:rsid w:val="004D3CE5"/>
    <w:rsid w:val="004D46EE"/>
    <w:rsid w:val="004D5636"/>
    <w:rsid w:val="004D717D"/>
    <w:rsid w:val="004E2A31"/>
    <w:rsid w:val="004E3142"/>
    <w:rsid w:val="004E72C6"/>
    <w:rsid w:val="004F00B1"/>
    <w:rsid w:val="004F065D"/>
    <w:rsid w:val="004F10F9"/>
    <w:rsid w:val="004F1E45"/>
    <w:rsid w:val="004F2477"/>
    <w:rsid w:val="004F3E79"/>
    <w:rsid w:val="004F5AE2"/>
    <w:rsid w:val="00500442"/>
    <w:rsid w:val="00502299"/>
    <w:rsid w:val="00515700"/>
    <w:rsid w:val="005161C6"/>
    <w:rsid w:val="005169EC"/>
    <w:rsid w:val="0052049E"/>
    <w:rsid w:val="00520CB1"/>
    <w:rsid w:val="005247BB"/>
    <w:rsid w:val="00524813"/>
    <w:rsid w:val="0052654A"/>
    <w:rsid w:val="00527B6A"/>
    <w:rsid w:val="00527EF9"/>
    <w:rsid w:val="00530B55"/>
    <w:rsid w:val="00532627"/>
    <w:rsid w:val="00532D2A"/>
    <w:rsid w:val="00533FA5"/>
    <w:rsid w:val="005343F5"/>
    <w:rsid w:val="00534C37"/>
    <w:rsid w:val="00535389"/>
    <w:rsid w:val="005370C8"/>
    <w:rsid w:val="00537115"/>
    <w:rsid w:val="005426CE"/>
    <w:rsid w:val="00542B70"/>
    <w:rsid w:val="00543E93"/>
    <w:rsid w:val="00547C3F"/>
    <w:rsid w:val="00552AE0"/>
    <w:rsid w:val="00553860"/>
    <w:rsid w:val="00556557"/>
    <w:rsid w:val="005567EF"/>
    <w:rsid w:val="00557239"/>
    <w:rsid w:val="0056022B"/>
    <w:rsid w:val="00561216"/>
    <w:rsid w:val="005624F8"/>
    <w:rsid w:val="00562D42"/>
    <w:rsid w:val="00567E5D"/>
    <w:rsid w:val="00570266"/>
    <w:rsid w:val="00570B1A"/>
    <w:rsid w:val="00571D0F"/>
    <w:rsid w:val="005728FC"/>
    <w:rsid w:val="00574F88"/>
    <w:rsid w:val="0058040C"/>
    <w:rsid w:val="005810E7"/>
    <w:rsid w:val="0058313A"/>
    <w:rsid w:val="005852AB"/>
    <w:rsid w:val="00586FC3"/>
    <w:rsid w:val="005906AC"/>
    <w:rsid w:val="00591DF3"/>
    <w:rsid w:val="00592374"/>
    <w:rsid w:val="00592841"/>
    <w:rsid w:val="00593F9E"/>
    <w:rsid w:val="00594D5A"/>
    <w:rsid w:val="00595082"/>
    <w:rsid w:val="00595541"/>
    <w:rsid w:val="005A0210"/>
    <w:rsid w:val="005A20A7"/>
    <w:rsid w:val="005A4458"/>
    <w:rsid w:val="005A457E"/>
    <w:rsid w:val="005A4DE3"/>
    <w:rsid w:val="005A5CFF"/>
    <w:rsid w:val="005A5ED6"/>
    <w:rsid w:val="005A6882"/>
    <w:rsid w:val="005A795C"/>
    <w:rsid w:val="005B003D"/>
    <w:rsid w:val="005B1F50"/>
    <w:rsid w:val="005B2CD6"/>
    <w:rsid w:val="005B3020"/>
    <w:rsid w:val="005B41AA"/>
    <w:rsid w:val="005B66B3"/>
    <w:rsid w:val="005B7B0F"/>
    <w:rsid w:val="005B7BAE"/>
    <w:rsid w:val="005C0B44"/>
    <w:rsid w:val="005C15E8"/>
    <w:rsid w:val="005C1FE8"/>
    <w:rsid w:val="005C390F"/>
    <w:rsid w:val="005C4D76"/>
    <w:rsid w:val="005C6B6A"/>
    <w:rsid w:val="005C7E8E"/>
    <w:rsid w:val="005D3843"/>
    <w:rsid w:val="005D4A2F"/>
    <w:rsid w:val="005D630C"/>
    <w:rsid w:val="005D662F"/>
    <w:rsid w:val="005D6900"/>
    <w:rsid w:val="005E03AC"/>
    <w:rsid w:val="005E0C0B"/>
    <w:rsid w:val="005E1464"/>
    <w:rsid w:val="005E1637"/>
    <w:rsid w:val="005E1686"/>
    <w:rsid w:val="005E26F2"/>
    <w:rsid w:val="005E2AD3"/>
    <w:rsid w:val="005E3F79"/>
    <w:rsid w:val="005E4832"/>
    <w:rsid w:val="005E4A75"/>
    <w:rsid w:val="005E4F07"/>
    <w:rsid w:val="005E50DB"/>
    <w:rsid w:val="005E5406"/>
    <w:rsid w:val="005E61C5"/>
    <w:rsid w:val="005E6AD9"/>
    <w:rsid w:val="005E740D"/>
    <w:rsid w:val="005F48D6"/>
    <w:rsid w:val="005F4BC7"/>
    <w:rsid w:val="005F4C85"/>
    <w:rsid w:val="005F5EEF"/>
    <w:rsid w:val="005F722C"/>
    <w:rsid w:val="005F7D16"/>
    <w:rsid w:val="00600471"/>
    <w:rsid w:val="0060076C"/>
    <w:rsid w:val="00602351"/>
    <w:rsid w:val="00603524"/>
    <w:rsid w:val="00603E64"/>
    <w:rsid w:val="00607803"/>
    <w:rsid w:val="0061056A"/>
    <w:rsid w:val="00610D64"/>
    <w:rsid w:val="006136B5"/>
    <w:rsid w:val="00613BCF"/>
    <w:rsid w:val="00614143"/>
    <w:rsid w:val="006146A7"/>
    <w:rsid w:val="00617D20"/>
    <w:rsid w:val="006211DC"/>
    <w:rsid w:val="00621AB8"/>
    <w:rsid w:val="00622C4C"/>
    <w:rsid w:val="00624DB7"/>
    <w:rsid w:val="00627EA4"/>
    <w:rsid w:val="00630BD0"/>
    <w:rsid w:val="006325BE"/>
    <w:rsid w:val="00635EC3"/>
    <w:rsid w:val="0063692D"/>
    <w:rsid w:val="00640D1C"/>
    <w:rsid w:val="00640FC1"/>
    <w:rsid w:val="006428E8"/>
    <w:rsid w:val="0064301E"/>
    <w:rsid w:val="00643A5B"/>
    <w:rsid w:val="00643DA6"/>
    <w:rsid w:val="00643E0F"/>
    <w:rsid w:val="00646C2E"/>
    <w:rsid w:val="00646C60"/>
    <w:rsid w:val="00647514"/>
    <w:rsid w:val="006502FD"/>
    <w:rsid w:val="006521A2"/>
    <w:rsid w:val="00654588"/>
    <w:rsid w:val="0065469E"/>
    <w:rsid w:val="0066349A"/>
    <w:rsid w:val="00664339"/>
    <w:rsid w:val="00665B38"/>
    <w:rsid w:val="0066610B"/>
    <w:rsid w:val="006673DF"/>
    <w:rsid w:val="006708F0"/>
    <w:rsid w:val="00671613"/>
    <w:rsid w:val="006716F7"/>
    <w:rsid w:val="006727C0"/>
    <w:rsid w:val="00673185"/>
    <w:rsid w:val="0067424D"/>
    <w:rsid w:val="00674720"/>
    <w:rsid w:val="0067547C"/>
    <w:rsid w:val="006761F8"/>
    <w:rsid w:val="0067728A"/>
    <w:rsid w:val="00677CEE"/>
    <w:rsid w:val="00677FBB"/>
    <w:rsid w:val="006807E6"/>
    <w:rsid w:val="006824FD"/>
    <w:rsid w:val="00682651"/>
    <w:rsid w:val="00682D63"/>
    <w:rsid w:val="006862B1"/>
    <w:rsid w:val="00686485"/>
    <w:rsid w:val="006865F8"/>
    <w:rsid w:val="00687276"/>
    <w:rsid w:val="006915D6"/>
    <w:rsid w:val="00694C30"/>
    <w:rsid w:val="0069504E"/>
    <w:rsid w:val="00695DC2"/>
    <w:rsid w:val="006967D1"/>
    <w:rsid w:val="006A0A11"/>
    <w:rsid w:val="006A20A9"/>
    <w:rsid w:val="006A23BF"/>
    <w:rsid w:val="006A4652"/>
    <w:rsid w:val="006A6EE1"/>
    <w:rsid w:val="006A7104"/>
    <w:rsid w:val="006A7F3B"/>
    <w:rsid w:val="006B0DB3"/>
    <w:rsid w:val="006B1B35"/>
    <w:rsid w:val="006B270A"/>
    <w:rsid w:val="006B3CCD"/>
    <w:rsid w:val="006B5922"/>
    <w:rsid w:val="006B7AC6"/>
    <w:rsid w:val="006C0D23"/>
    <w:rsid w:val="006C0FEF"/>
    <w:rsid w:val="006C3C80"/>
    <w:rsid w:val="006C6A9E"/>
    <w:rsid w:val="006C7C24"/>
    <w:rsid w:val="006D0143"/>
    <w:rsid w:val="006D1F9A"/>
    <w:rsid w:val="006D2C6A"/>
    <w:rsid w:val="006D40A0"/>
    <w:rsid w:val="006D70FD"/>
    <w:rsid w:val="006D74C8"/>
    <w:rsid w:val="006D7C0D"/>
    <w:rsid w:val="006E0157"/>
    <w:rsid w:val="006E067F"/>
    <w:rsid w:val="006E1378"/>
    <w:rsid w:val="006E24A7"/>
    <w:rsid w:val="006E3ACF"/>
    <w:rsid w:val="006E439D"/>
    <w:rsid w:val="006E4607"/>
    <w:rsid w:val="006E4F3C"/>
    <w:rsid w:val="006E60BA"/>
    <w:rsid w:val="006E70B2"/>
    <w:rsid w:val="006E7879"/>
    <w:rsid w:val="006E7E3F"/>
    <w:rsid w:val="006E7E46"/>
    <w:rsid w:val="006F01D8"/>
    <w:rsid w:val="006F05D3"/>
    <w:rsid w:val="006F1CB0"/>
    <w:rsid w:val="006F2D9F"/>
    <w:rsid w:val="006F7510"/>
    <w:rsid w:val="006F7945"/>
    <w:rsid w:val="00701078"/>
    <w:rsid w:val="00702EF3"/>
    <w:rsid w:val="007044C0"/>
    <w:rsid w:val="007056A1"/>
    <w:rsid w:val="00706C50"/>
    <w:rsid w:val="00713CD6"/>
    <w:rsid w:val="0071579A"/>
    <w:rsid w:val="00715CAA"/>
    <w:rsid w:val="007173E8"/>
    <w:rsid w:val="00720DED"/>
    <w:rsid w:val="00721078"/>
    <w:rsid w:val="007218F4"/>
    <w:rsid w:val="00721BD3"/>
    <w:rsid w:val="00721E26"/>
    <w:rsid w:val="00722B0B"/>
    <w:rsid w:val="00722E90"/>
    <w:rsid w:val="00723B55"/>
    <w:rsid w:val="00723BA3"/>
    <w:rsid w:val="00724D94"/>
    <w:rsid w:val="00726CB1"/>
    <w:rsid w:val="00727485"/>
    <w:rsid w:val="00733233"/>
    <w:rsid w:val="0073383D"/>
    <w:rsid w:val="0074227D"/>
    <w:rsid w:val="0074386F"/>
    <w:rsid w:val="00743B38"/>
    <w:rsid w:val="00744D28"/>
    <w:rsid w:val="00750450"/>
    <w:rsid w:val="00751987"/>
    <w:rsid w:val="007539B2"/>
    <w:rsid w:val="00754A59"/>
    <w:rsid w:val="007550B0"/>
    <w:rsid w:val="007561E0"/>
    <w:rsid w:val="007564D6"/>
    <w:rsid w:val="007579E2"/>
    <w:rsid w:val="00757E84"/>
    <w:rsid w:val="00760362"/>
    <w:rsid w:val="0076191E"/>
    <w:rsid w:val="00761A75"/>
    <w:rsid w:val="00762D35"/>
    <w:rsid w:val="007658D8"/>
    <w:rsid w:val="00766281"/>
    <w:rsid w:val="0076639A"/>
    <w:rsid w:val="00766D50"/>
    <w:rsid w:val="00770486"/>
    <w:rsid w:val="0077062A"/>
    <w:rsid w:val="00772264"/>
    <w:rsid w:val="007727D2"/>
    <w:rsid w:val="007728AA"/>
    <w:rsid w:val="00774DB9"/>
    <w:rsid w:val="00775299"/>
    <w:rsid w:val="00776BA4"/>
    <w:rsid w:val="00784449"/>
    <w:rsid w:val="00787A28"/>
    <w:rsid w:val="007902C7"/>
    <w:rsid w:val="007910FB"/>
    <w:rsid w:val="00793424"/>
    <w:rsid w:val="00793810"/>
    <w:rsid w:val="00794C77"/>
    <w:rsid w:val="00797C6C"/>
    <w:rsid w:val="007A10E7"/>
    <w:rsid w:val="007A1BDD"/>
    <w:rsid w:val="007A25EF"/>
    <w:rsid w:val="007A361A"/>
    <w:rsid w:val="007A49CA"/>
    <w:rsid w:val="007B48D6"/>
    <w:rsid w:val="007B610E"/>
    <w:rsid w:val="007B6CE4"/>
    <w:rsid w:val="007C1958"/>
    <w:rsid w:val="007C306B"/>
    <w:rsid w:val="007C332E"/>
    <w:rsid w:val="007C4173"/>
    <w:rsid w:val="007C434D"/>
    <w:rsid w:val="007C698A"/>
    <w:rsid w:val="007C7081"/>
    <w:rsid w:val="007D15FF"/>
    <w:rsid w:val="007D1DF1"/>
    <w:rsid w:val="007D306A"/>
    <w:rsid w:val="007D433C"/>
    <w:rsid w:val="007D5C7C"/>
    <w:rsid w:val="007D6119"/>
    <w:rsid w:val="007E1933"/>
    <w:rsid w:val="007E22A4"/>
    <w:rsid w:val="007E276F"/>
    <w:rsid w:val="007E6564"/>
    <w:rsid w:val="007F0DE6"/>
    <w:rsid w:val="007F2465"/>
    <w:rsid w:val="007F3FCD"/>
    <w:rsid w:val="007F4A8B"/>
    <w:rsid w:val="007F4E34"/>
    <w:rsid w:val="007F68DB"/>
    <w:rsid w:val="007F78D6"/>
    <w:rsid w:val="008030AA"/>
    <w:rsid w:val="00803931"/>
    <w:rsid w:val="00804B73"/>
    <w:rsid w:val="00810318"/>
    <w:rsid w:val="00810F00"/>
    <w:rsid w:val="00811E9D"/>
    <w:rsid w:val="00813514"/>
    <w:rsid w:val="00814FDA"/>
    <w:rsid w:val="00817B52"/>
    <w:rsid w:val="0082040E"/>
    <w:rsid w:val="008208C2"/>
    <w:rsid w:val="008216F8"/>
    <w:rsid w:val="00822637"/>
    <w:rsid w:val="00824773"/>
    <w:rsid w:val="00824E49"/>
    <w:rsid w:val="00825E45"/>
    <w:rsid w:val="008319CB"/>
    <w:rsid w:val="00833D79"/>
    <w:rsid w:val="00836370"/>
    <w:rsid w:val="008376D4"/>
    <w:rsid w:val="00840A93"/>
    <w:rsid w:val="00842211"/>
    <w:rsid w:val="0084276D"/>
    <w:rsid w:val="008441C7"/>
    <w:rsid w:val="00845572"/>
    <w:rsid w:val="0084582F"/>
    <w:rsid w:val="0084612E"/>
    <w:rsid w:val="008461BA"/>
    <w:rsid w:val="00846476"/>
    <w:rsid w:val="0085005A"/>
    <w:rsid w:val="00850F63"/>
    <w:rsid w:val="008510F2"/>
    <w:rsid w:val="00851B48"/>
    <w:rsid w:val="00851C08"/>
    <w:rsid w:val="0085224E"/>
    <w:rsid w:val="0085318A"/>
    <w:rsid w:val="008537C2"/>
    <w:rsid w:val="00854D00"/>
    <w:rsid w:val="00854E7A"/>
    <w:rsid w:val="008571F6"/>
    <w:rsid w:val="00857E81"/>
    <w:rsid w:val="00860BB5"/>
    <w:rsid w:val="0086169C"/>
    <w:rsid w:val="00861C45"/>
    <w:rsid w:val="00863704"/>
    <w:rsid w:val="00863EC4"/>
    <w:rsid w:val="00863EE8"/>
    <w:rsid w:val="00864245"/>
    <w:rsid w:val="00864280"/>
    <w:rsid w:val="008660ED"/>
    <w:rsid w:val="008673E9"/>
    <w:rsid w:val="008709E9"/>
    <w:rsid w:val="008716AC"/>
    <w:rsid w:val="0087275E"/>
    <w:rsid w:val="008735D0"/>
    <w:rsid w:val="00875BDF"/>
    <w:rsid w:val="00875D97"/>
    <w:rsid w:val="008763C6"/>
    <w:rsid w:val="00877B35"/>
    <w:rsid w:val="00881597"/>
    <w:rsid w:val="00881691"/>
    <w:rsid w:val="008824ED"/>
    <w:rsid w:val="008830EF"/>
    <w:rsid w:val="0088523A"/>
    <w:rsid w:val="00885341"/>
    <w:rsid w:val="008855AA"/>
    <w:rsid w:val="00887715"/>
    <w:rsid w:val="0089011C"/>
    <w:rsid w:val="0089329B"/>
    <w:rsid w:val="00894DB8"/>
    <w:rsid w:val="00895688"/>
    <w:rsid w:val="00895EB4"/>
    <w:rsid w:val="00896F10"/>
    <w:rsid w:val="008A1329"/>
    <w:rsid w:val="008A1E9D"/>
    <w:rsid w:val="008A2CBF"/>
    <w:rsid w:val="008A440A"/>
    <w:rsid w:val="008A4E09"/>
    <w:rsid w:val="008A610C"/>
    <w:rsid w:val="008A68D2"/>
    <w:rsid w:val="008B003C"/>
    <w:rsid w:val="008B045F"/>
    <w:rsid w:val="008B1DCF"/>
    <w:rsid w:val="008B29DA"/>
    <w:rsid w:val="008B2A32"/>
    <w:rsid w:val="008B460C"/>
    <w:rsid w:val="008B67BB"/>
    <w:rsid w:val="008B7A20"/>
    <w:rsid w:val="008B7E29"/>
    <w:rsid w:val="008C0E06"/>
    <w:rsid w:val="008C36BD"/>
    <w:rsid w:val="008C3885"/>
    <w:rsid w:val="008C6002"/>
    <w:rsid w:val="008C632C"/>
    <w:rsid w:val="008D02B1"/>
    <w:rsid w:val="008D3580"/>
    <w:rsid w:val="008D422B"/>
    <w:rsid w:val="008D47C2"/>
    <w:rsid w:val="008D4863"/>
    <w:rsid w:val="008D4B6F"/>
    <w:rsid w:val="008D7813"/>
    <w:rsid w:val="008E04D1"/>
    <w:rsid w:val="008E18D9"/>
    <w:rsid w:val="008E1F62"/>
    <w:rsid w:val="008E1FCB"/>
    <w:rsid w:val="008E4F26"/>
    <w:rsid w:val="008E6589"/>
    <w:rsid w:val="008E6A57"/>
    <w:rsid w:val="008E7C68"/>
    <w:rsid w:val="008F33B7"/>
    <w:rsid w:val="008F4ED8"/>
    <w:rsid w:val="008F64E6"/>
    <w:rsid w:val="008F6758"/>
    <w:rsid w:val="008F75C9"/>
    <w:rsid w:val="00900816"/>
    <w:rsid w:val="00904ED8"/>
    <w:rsid w:val="00905032"/>
    <w:rsid w:val="0090518D"/>
    <w:rsid w:val="00907B8E"/>
    <w:rsid w:val="00907F7B"/>
    <w:rsid w:val="00911071"/>
    <w:rsid w:val="00911945"/>
    <w:rsid w:val="00911A72"/>
    <w:rsid w:val="00911F89"/>
    <w:rsid w:val="009127E2"/>
    <w:rsid w:val="0091468F"/>
    <w:rsid w:val="009146DE"/>
    <w:rsid w:val="00914AAA"/>
    <w:rsid w:val="009158C2"/>
    <w:rsid w:val="00915A55"/>
    <w:rsid w:val="009163A3"/>
    <w:rsid w:val="0091668E"/>
    <w:rsid w:val="00917146"/>
    <w:rsid w:val="00920BA0"/>
    <w:rsid w:val="0092189A"/>
    <w:rsid w:val="009225B4"/>
    <w:rsid w:val="00927AE0"/>
    <w:rsid w:val="00931597"/>
    <w:rsid w:val="00932785"/>
    <w:rsid w:val="00933F82"/>
    <w:rsid w:val="00941A20"/>
    <w:rsid w:val="00941A96"/>
    <w:rsid w:val="00942130"/>
    <w:rsid w:val="009446D2"/>
    <w:rsid w:val="00945F01"/>
    <w:rsid w:val="00950B64"/>
    <w:rsid w:val="0095529E"/>
    <w:rsid w:val="00956980"/>
    <w:rsid w:val="00956A8D"/>
    <w:rsid w:val="00956BDD"/>
    <w:rsid w:val="0095733B"/>
    <w:rsid w:val="00957714"/>
    <w:rsid w:val="00957E4F"/>
    <w:rsid w:val="009610C5"/>
    <w:rsid w:val="0096215D"/>
    <w:rsid w:val="009628DA"/>
    <w:rsid w:val="00963146"/>
    <w:rsid w:val="00963A7D"/>
    <w:rsid w:val="00963E0E"/>
    <w:rsid w:val="00964302"/>
    <w:rsid w:val="00965321"/>
    <w:rsid w:val="00965DDB"/>
    <w:rsid w:val="00966D00"/>
    <w:rsid w:val="009707F0"/>
    <w:rsid w:val="00971655"/>
    <w:rsid w:val="00971C0A"/>
    <w:rsid w:val="00972890"/>
    <w:rsid w:val="009737F1"/>
    <w:rsid w:val="0097520D"/>
    <w:rsid w:val="009752A3"/>
    <w:rsid w:val="0097634F"/>
    <w:rsid w:val="00976368"/>
    <w:rsid w:val="00976FB4"/>
    <w:rsid w:val="0097742D"/>
    <w:rsid w:val="00987270"/>
    <w:rsid w:val="00987B36"/>
    <w:rsid w:val="00992343"/>
    <w:rsid w:val="00992D34"/>
    <w:rsid w:val="009936F4"/>
    <w:rsid w:val="00995384"/>
    <w:rsid w:val="0099679B"/>
    <w:rsid w:val="00997900"/>
    <w:rsid w:val="00997BC5"/>
    <w:rsid w:val="009A02D4"/>
    <w:rsid w:val="009A5022"/>
    <w:rsid w:val="009A6C6C"/>
    <w:rsid w:val="009A7A44"/>
    <w:rsid w:val="009B19DE"/>
    <w:rsid w:val="009B1EAC"/>
    <w:rsid w:val="009B5156"/>
    <w:rsid w:val="009B5A37"/>
    <w:rsid w:val="009B5A97"/>
    <w:rsid w:val="009B665B"/>
    <w:rsid w:val="009B70B2"/>
    <w:rsid w:val="009B76D2"/>
    <w:rsid w:val="009B7B81"/>
    <w:rsid w:val="009B7D98"/>
    <w:rsid w:val="009C1879"/>
    <w:rsid w:val="009C33D9"/>
    <w:rsid w:val="009C392B"/>
    <w:rsid w:val="009C4BD6"/>
    <w:rsid w:val="009C6EB3"/>
    <w:rsid w:val="009C7170"/>
    <w:rsid w:val="009C763E"/>
    <w:rsid w:val="009D06AC"/>
    <w:rsid w:val="009D0A9A"/>
    <w:rsid w:val="009D1905"/>
    <w:rsid w:val="009D1B8C"/>
    <w:rsid w:val="009D278F"/>
    <w:rsid w:val="009D28DA"/>
    <w:rsid w:val="009D46A8"/>
    <w:rsid w:val="009D5225"/>
    <w:rsid w:val="009D6019"/>
    <w:rsid w:val="009E3F00"/>
    <w:rsid w:val="009E4253"/>
    <w:rsid w:val="009E4CFA"/>
    <w:rsid w:val="009E6BAA"/>
    <w:rsid w:val="009F00DC"/>
    <w:rsid w:val="009F06F9"/>
    <w:rsid w:val="009F4736"/>
    <w:rsid w:val="009F52F3"/>
    <w:rsid w:val="009F6605"/>
    <w:rsid w:val="009F6975"/>
    <w:rsid w:val="009F714D"/>
    <w:rsid w:val="00A00ED4"/>
    <w:rsid w:val="00A00F3F"/>
    <w:rsid w:val="00A01E38"/>
    <w:rsid w:val="00A036AA"/>
    <w:rsid w:val="00A0482B"/>
    <w:rsid w:val="00A10B71"/>
    <w:rsid w:val="00A15CC6"/>
    <w:rsid w:val="00A16291"/>
    <w:rsid w:val="00A2045D"/>
    <w:rsid w:val="00A221F0"/>
    <w:rsid w:val="00A232A4"/>
    <w:rsid w:val="00A251B2"/>
    <w:rsid w:val="00A26461"/>
    <w:rsid w:val="00A26B95"/>
    <w:rsid w:val="00A26E91"/>
    <w:rsid w:val="00A30138"/>
    <w:rsid w:val="00A30CC2"/>
    <w:rsid w:val="00A32229"/>
    <w:rsid w:val="00A33320"/>
    <w:rsid w:val="00A34D7F"/>
    <w:rsid w:val="00A3613B"/>
    <w:rsid w:val="00A36B87"/>
    <w:rsid w:val="00A377D8"/>
    <w:rsid w:val="00A40570"/>
    <w:rsid w:val="00A40E6D"/>
    <w:rsid w:val="00A4104A"/>
    <w:rsid w:val="00A42785"/>
    <w:rsid w:val="00A43304"/>
    <w:rsid w:val="00A43AA9"/>
    <w:rsid w:val="00A4519B"/>
    <w:rsid w:val="00A4544E"/>
    <w:rsid w:val="00A46B22"/>
    <w:rsid w:val="00A47AC8"/>
    <w:rsid w:val="00A528F1"/>
    <w:rsid w:val="00A533A7"/>
    <w:rsid w:val="00A5420E"/>
    <w:rsid w:val="00A5546E"/>
    <w:rsid w:val="00A56CE0"/>
    <w:rsid w:val="00A575B3"/>
    <w:rsid w:val="00A629A5"/>
    <w:rsid w:val="00A63DD1"/>
    <w:rsid w:val="00A65872"/>
    <w:rsid w:val="00A70551"/>
    <w:rsid w:val="00A708BC"/>
    <w:rsid w:val="00A71301"/>
    <w:rsid w:val="00A7192A"/>
    <w:rsid w:val="00A7282C"/>
    <w:rsid w:val="00A729BE"/>
    <w:rsid w:val="00A75B19"/>
    <w:rsid w:val="00A75DD5"/>
    <w:rsid w:val="00A75F05"/>
    <w:rsid w:val="00A81E16"/>
    <w:rsid w:val="00A82247"/>
    <w:rsid w:val="00A8293C"/>
    <w:rsid w:val="00A83842"/>
    <w:rsid w:val="00A8433C"/>
    <w:rsid w:val="00A849DE"/>
    <w:rsid w:val="00A913BC"/>
    <w:rsid w:val="00A93670"/>
    <w:rsid w:val="00A938F8"/>
    <w:rsid w:val="00A9495D"/>
    <w:rsid w:val="00A967ED"/>
    <w:rsid w:val="00A974D2"/>
    <w:rsid w:val="00AA18CE"/>
    <w:rsid w:val="00AA22F0"/>
    <w:rsid w:val="00AA325B"/>
    <w:rsid w:val="00AA351B"/>
    <w:rsid w:val="00AA4A8B"/>
    <w:rsid w:val="00AA5E99"/>
    <w:rsid w:val="00AA6A11"/>
    <w:rsid w:val="00AA7CF3"/>
    <w:rsid w:val="00AA7D08"/>
    <w:rsid w:val="00AA7FCA"/>
    <w:rsid w:val="00AB10B4"/>
    <w:rsid w:val="00AB2486"/>
    <w:rsid w:val="00AB2A4A"/>
    <w:rsid w:val="00AB50A4"/>
    <w:rsid w:val="00AB5C11"/>
    <w:rsid w:val="00AB5F18"/>
    <w:rsid w:val="00AB6132"/>
    <w:rsid w:val="00AB7DAA"/>
    <w:rsid w:val="00AB7FC5"/>
    <w:rsid w:val="00AC1393"/>
    <w:rsid w:val="00AC1BAF"/>
    <w:rsid w:val="00AC1FC9"/>
    <w:rsid w:val="00AC269A"/>
    <w:rsid w:val="00AC433B"/>
    <w:rsid w:val="00AC4A24"/>
    <w:rsid w:val="00AC5242"/>
    <w:rsid w:val="00AC5ABD"/>
    <w:rsid w:val="00AC5ED0"/>
    <w:rsid w:val="00AC7401"/>
    <w:rsid w:val="00AC7503"/>
    <w:rsid w:val="00AD0BEA"/>
    <w:rsid w:val="00AD2491"/>
    <w:rsid w:val="00AD32B4"/>
    <w:rsid w:val="00AD3AAF"/>
    <w:rsid w:val="00AD42F0"/>
    <w:rsid w:val="00AD6647"/>
    <w:rsid w:val="00AE1A6E"/>
    <w:rsid w:val="00AE1C84"/>
    <w:rsid w:val="00AE1CF9"/>
    <w:rsid w:val="00AE1E7C"/>
    <w:rsid w:val="00AE3483"/>
    <w:rsid w:val="00AE3954"/>
    <w:rsid w:val="00AE5973"/>
    <w:rsid w:val="00AE67C8"/>
    <w:rsid w:val="00AE6D27"/>
    <w:rsid w:val="00AE6D87"/>
    <w:rsid w:val="00AE7DD8"/>
    <w:rsid w:val="00AF0250"/>
    <w:rsid w:val="00AF042B"/>
    <w:rsid w:val="00AF1372"/>
    <w:rsid w:val="00AF14C7"/>
    <w:rsid w:val="00AF1D62"/>
    <w:rsid w:val="00AF2B1D"/>
    <w:rsid w:val="00AF2E6B"/>
    <w:rsid w:val="00AF325C"/>
    <w:rsid w:val="00AF3925"/>
    <w:rsid w:val="00AF3A0C"/>
    <w:rsid w:val="00AF4C1A"/>
    <w:rsid w:val="00AF4D78"/>
    <w:rsid w:val="00AF75C2"/>
    <w:rsid w:val="00B023CF"/>
    <w:rsid w:val="00B033E1"/>
    <w:rsid w:val="00B03CE9"/>
    <w:rsid w:val="00B044B3"/>
    <w:rsid w:val="00B0578A"/>
    <w:rsid w:val="00B06162"/>
    <w:rsid w:val="00B066E2"/>
    <w:rsid w:val="00B1245C"/>
    <w:rsid w:val="00B149F5"/>
    <w:rsid w:val="00B17051"/>
    <w:rsid w:val="00B20C92"/>
    <w:rsid w:val="00B22B40"/>
    <w:rsid w:val="00B25203"/>
    <w:rsid w:val="00B2635C"/>
    <w:rsid w:val="00B26921"/>
    <w:rsid w:val="00B31398"/>
    <w:rsid w:val="00B33034"/>
    <w:rsid w:val="00B458C2"/>
    <w:rsid w:val="00B46A1C"/>
    <w:rsid w:val="00B51FF9"/>
    <w:rsid w:val="00B52A55"/>
    <w:rsid w:val="00B537D6"/>
    <w:rsid w:val="00B56975"/>
    <w:rsid w:val="00B57452"/>
    <w:rsid w:val="00B60473"/>
    <w:rsid w:val="00B60748"/>
    <w:rsid w:val="00B6158E"/>
    <w:rsid w:val="00B61B66"/>
    <w:rsid w:val="00B61EE6"/>
    <w:rsid w:val="00B63064"/>
    <w:rsid w:val="00B64B51"/>
    <w:rsid w:val="00B64DD5"/>
    <w:rsid w:val="00B65A2A"/>
    <w:rsid w:val="00B6626C"/>
    <w:rsid w:val="00B665FC"/>
    <w:rsid w:val="00B66C07"/>
    <w:rsid w:val="00B67E0A"/>
    <w:rsid w:val="00B73088"/>
    <w:rsid w:val="00B732F4"/>
    <w:rsid w:val="00B73411"/>
    <w:rsid w:val="00B748B2"/>
    <w:rsid w:val="00B75B61"/>
    <w:rsid w:val="00B77CCC"/>
    <w:rsid w:val="00B80BAB"/>
    <w:rsid w:val="00B82A81"/>
    <w:rsid w:val="00B83413"/>
    <w:rsid w:val="00B85A8B"/>
    <w:rsid w:val="00B86FE5"/>
    <w:rsid w:val="00B870B4"/>
    <w:rsid w:val="00B93357"/>
    <w:rsid w:val="00B956E2"/>
    <w:rsid w:val="00B96AFB"/>
    <w:rsid w:val="00B9710C"/>
    <w:rsid w:val="00BA1126"/>
    <w:rsid w:val="00BA1361"/>
    <w:rsid w:val="00BA24CF"/>
    <w:rsid w:val="00BA3AF2"/>
    <w:rsid w:val="00BA4158"/>
    <w:rsid w:val="00BA42FB"/>
    <w:rsid w:val="00BA52F0"/>
    <w:rsid w:val="00BA5342"/>
    <w:rsid w:val="00BA6137"/>
    <w:rsid w:val="00BA615B"/>
    <w:rsid w:val="00BA6E76"/>
    <w:rsid w:val="00BB112D"/>
    <w:rsid w:val="00BB1EF9"/>
    <w:rsid w:val="00BB27D6"/>
    <w:rsid w:val="00BB412C"/>
    <w:rsid w:val="00BC246A"/>
    <w:rsid w:val="00BC2ACF"/>
    <w:rsid w:val="00BC409F"/>
    <w:rsid w:val="00BC4506"/>
    <w:rsid w:val="00BC4F86"/>
    <w:rsid w:val="00BC5875"/>
    <w:rsid w:val="00BC723B"/>
    <w:rsid w:val="00BC7430"/>
    <w:rsid w:val="00BC7793"/>
    <w:rsid w:val="00BD09BA"/>
    <w:rsid w:val="00BD20ED"/>
    <w:rsid w:val="00BD24C1"/>
    <w:rsid w:val="00BD487E"/>
    <w:rsid w:val="00BD4FD3"/>
    <w:rsid w:val="00BD5D2B"/>
    <w:rsid w:val="00BE0201"/>
    <w:rsid w:val="00BE0F33"/>
    <w:rsid w:val="00BE19BD"/>
    <w:rsid w:val="00BE1B3C"/>
    <w:rsid w:val="00BE3B50"/>
    <w:rsid w:val="00BE4928"/>
    <w:rsid w:val="00BE4DFA"/>
    <w:rsid w:val="00BE4FC0"/>
    <w:rsid w:val="00BF3704"/>
    <w:rsid w:val="00BF4359"/>
    <w:rsid w:val="00BF56CE"/>
    <w:rsid w:val="00BF687B"/>
    <w:rsid w:val="00BF7331"/>
    <w:rsid w:val="00C00533"/>
    <w:rsid w:val="00C00AAC"/>
    <w:rsid w:val="00C013CC"/>
    <w:rsid w:val="00C03518"/>
    <w:rsid w:val="00C045AE"/>
    <w:rsid w:val="00C04B02"/>
    <w:rsid w:val="00C11900"/>
    <w:rsid w:val="00C11B77"/>
    <w:rsid w:val="00C1211E"/>
    <w:rsid w:val="00C12DAC"/>
    <w:rsid w:val="00C13ACB"/>
    <w:rsid w:val="00C1433C"/>
    <w:rsid w:val="00C17A22"/>
    <w:rsid w:val="00C2280C"/>
    <w:rsid w:val="00C2600E"/>
    <w:rsid w:val="00C304A0"/>
    <w:rsid w:val="00C31C01"/>
    <w:rsid w:val="00C33E07"/>
    <w:rsid w:val="00C33E1E"/>
    <w:rsid w:val="00C358A5"/>
    <w:rsid w:val="00C35D82"/>
    <w:rsid w:val="00C36498"/>
    <w:rsid w:val="00C36808"/>
    <w:rsid w:val="00C368E5"/>
    <w:rsid w:val="00C36978"/>
    <w:rsid w:val="00C4406D"/>
    <w:rsid w:val="00C446E5"/>
    <w:rsid w:val="00C4773B"/>
    <w:rsid w:val="00C47E99"/>
    <w:rsid w:val="00C47F9D"/>
    <w:rsid w:val="00C50C13"/>
    <w:rsid w:val="00C51C90"/>
    <w:rsid w:val="00C53295"/>
    <w:rsid w:val="00C5345F"/>
    <w:rsid w:val="00C54168"/>
    <w:rsid w:val="00C55C65"/>
    <w:rsid w:val="00C57A68"/>
    <w:rsid w:val="00C6044B"/>
    <w:rsid w:val="00C6493C"/>
    <w:rsid w:val="00C65F3D"/>
    <w:rsid w:val="00C668F1"/>
    <w:rsid w:val="00C701D7"/>
    <w:rsid w:val="00C70225"/>
    <w:rsid w:val="00C7067A"/>
    <w:rsid w:val="00C70F1B"/>
    <w:rsid w:val="00C71149"/>
    <w:rsid w:val="00C7217E"/>
    <w:rsid w:val="00C72420"/>
    <w:rsid w:val="00C74802"/>
    <w:rsid w:val="00C7576F"/>
    <w:rsid w:val="00C84FA1"/>
    <w:rsid w:val="00C857E4"/>
    <w:rsid w:val="00C87D24"/>
    <w:rsid w:val="00C92EBD"/>
    <w:rsid w:val="00C93476"/>
    <w:rsid w:val="00C935EF"/>
    <w:rsid w:val="00C96E8C"/>
    <w:rsid w:val="00C97C21"/>
    <w:rsid w:val="00CA1325"/>
    <w:rsid w:val="00CA35D6"/>
    <w:rsid w:val="00CA3E01"/>
    <w:rsid w:val="00CA4A69"/>
    <w:rsid w:val="00CA6521"/>
    <w:rsid w:val="00CB02CD"/>
    <w:rsid w:val="00CB2C8C"/>
    <w:rsid w:val="00CB35F5"/>
    <w:rsid w:val="00CB419B"/>
    <w:rsid w:val="00CB52E7"/>
    <w:rsid w:val="00CB5B59"/>
    <w:rsid w:val="00CC1D1B"/>
    <w:rsid w:val="00CC2333"/>
    <w:rsid w:val="00CC612B"/>
    <w:rsid w:val="00CC69D7"/>
    <w:rsid w:val="00CD3E58"/>
    <w:rsid w:val="00CD471F"/>
    <w:rsid w:val="00CD4918"/>
    <w:rsid w:val="00CE08C9"/>
    <w:rsid w:val="00CE0BBE"/>
    <w:rsid w:val="00CE12EA"/>
    <w:rsid w:val="00CE1449"/>
    <w:rsid w:val="00CE3F06"/>
    <w:rsid w:val="00CF18AD"/>
    <w:rsid w:val="00CF2B8B"/>
    <w:rsid w:val="00CF2DBF"/>
    <w:rsid w:val="00CF4304"/>
    <w:rsid w:val="00CF4C4F"/>
    <w:rsid w:val="00CF57C9"/>
    <w:rsid w:val="00CF5874"/>
    <w:rsid w:val="00CF629D"/>
    <w:rsid w:val="00CF6727"/>
    <w:rsid w:val="00CF6F25"/>
    <w:rsid w:val="00D00527"/>
    <w:rsid w:val="00D023F2"/>
    <w:rsid w:val="00D03262"/>
    <w:rsid w:val="00D035BD"/>
    <w:rsid w:val="00D0474E"/>
    <w:rsid w:val="00D066AA"/>
    <w:rsid w:val="00D06EAF"/>
    <w:rsid w:val="00D07746"/>
    <w:rsid w:val="00D1052C"/>
    <w:rsid w:val="00D10C23"/>
    <w:rsid w:val="00D1222B"/>
    <w:rsid w:val="00D16C64"/>
    <w:rsid w:val="00D170F4"/>
    <w:rsid w:val="00D1745A"/>
    <w:rsid w:val="00D17BCD"/>
    <w:rsid w:val="00D20290"/>
    <w:rsid w:val="00D24F5F"/>
    <w:rsid w:val="00D25869"/>
    <w:rsid w:val="00D2587E"/>
    <w:rsid w:val="00D25D23"/>
    <w:rsid w:val="00D265E3"/>
    <w:rsid w:val="00D26975"/>
    <w:rsid w:val="00D3601A"/>
    <w:rsid w:val="00D37161"/>
    <w:rsid w:val="00D3799A"/>
    <w:rsid w:val="00D40900"/>
    <w:rsid w:val="00D415D0"/>
    <w:rsid w:val="00D43F66"/>
    <w:rsid w:val="00D44880"/>
    <w:rsid w:val="00D45F1D"/>
    <w:rsid w:val="00D46A6B"/>
    <w:rsid w:val="00D51483"/>
    <w:rsid w:val="00D526F4"/>
    <w:rsid w:val="00D54EA1"/>
    <w:rsid w:val="00D55130"/>
    <w:rsid w:val="00D55EEC"/>
    <w:rsid w:val="00D566B6"/>
    <w:rsid w:val="00D56B0C"/>
    <w:rsid w:val="00D57089"/>
    <w:rsid w:val="00D57199"/>
    <w:rsid w:val="00D60128"/>
    <w:rsid w:val="00D609C2"/>
    <w:rsid w:val="00D61584"/>
    <w:rsid w:val="00D639D3"/>
    <w:rsid w:val="00D65183"/>
    <w:rsid w:val="00D67771"/>
    <w:rsid w:val="00D67AB5"/>
    <w:rsid w:val="00D67FEF"/>
    <w:rsid w:val="00D737E2"/>
    <w:rsid w:val="00D771D7"/>
    <w:rsid w:val="00D7730B"/>
    <w:rsid w:val="00D77B10"/>
    <w:rsid w:val="00D80574"/>
    <w:rsid w:val="00D83C85"/>
    <w:rsid w:val="00D840FC"/>
    <w:rsid w:val="00D84207"/>
    <w:rsid w:val="00D84AA6"/>
    <w:rsid w:val="00D863F8"/>
    <w:rsid w:val="00D875A3"/>
    <w:rsid w:val="00D9282B"/>
    <w:rsid w:val="00D933C1"/>
    <w:rsid w:val="00D94B87"/>
    <w:rsid w:val="00D9566F"/>
    <w:rsid w:val="00DA0372"/>
    <w:rsid w:val="00DA15EE"/>
    <w:rsid w:val="00DA21C7"/>
    <w:rsid w:val="00DA338A"/>
    <w:rsid w:val="00DA45BC"/>
    <w:rsid w:val="00DA61CB"/>
    <w:rsid w:val="00DA7D00"/>
    <w:rsid w:val="00DB0BAF"/>
    <w:rsid w:val="00DB1E50"/>
    <w:rsid w:val="00DB5496"/>
    <w:rsid w:val="00DB5C0D"/>
    <w:rsid w:val="00DB5C5B"/>
    <w:rsid w:val="00DB72E3"/>
    <w:rsid w:val="00DC010D"/>
    <w:rsid w:val="00DC2FBE"/>
    <w:rsid w:val="00DC3D55"/>
    <w:rsid w:val="00DC43A0"/>
    <w:rsid w:val="00DC4C7B"/>
    <w:rsid w:val="00DC62C4"/>
    <w:rsid w:val="00DD27D7"/>
    <w:rsid w:val="00DD2EF9"/>
    <w:rsid w:val="00DD32EE"/>
    <w:rsid w:val="00DD3544"/>
    <w:rsid w:val="00DD419F"/>
    <w:rsid w:val="00DD4660"/>
    <w:rsid w:val="00DD49A9"/>
    <w:rsid w:val="00DD4E4A"/>
    <w:rsid w:val="00DD6603"/>
    <w:rsid w:val="00DD6ABF"/>
    <w:rsid w:val="00DD6EDE"/>
    <w:rsid w:val="00DD7308"/>
    <w:rsid w:val="00DE2588"/>
    <w:rsid w:val="00DE270A"/>
    <w:rsid w:val="00DE3397"/>
    <w:rsid w:val="00DE392E"/>
    <w:rsid w:val="00DE427A"/>
    <w:rsid w:val="00DE5DFA"/>
    <w:rsid w:val="00DE62A8"/>
    <w:rsid w:val="00DE64AD"/>
    <w:rsid w:val="00DF2419"/>
    <w:rsid w:val="00DF329A"/>
    <w:rsid w:val="00DF3D09"/>
    <w:rsid w:val="00DF6431"/>
    <w:rsid w:val="00DF658A"/>
    <w:rsid w:val="00DF7161"/>
    <w:rsid w:val="00E009A0"/>
    <w:rsid w:val="00E01246"/>
    <w:rsid w:val="00E016E0"/>
    <w:rsid w:val="00E03EE4"/>
    <w:rsid w:val="00E0505A"/>
    <w:rsid w:val="00E05643"/>
    <w:rsid w:val="00E05A80"/>
    <w:rsid w:val="00E07333"/>
    <w:rsid w:val="00E07734"/>
    <w:rsid w:val="00E077DF"/>
    <w:rsid w:val="00E10635"/>
    <w:rsid w:val="00E10909"/>
    <w:rsid w:val="00E11158"/>
    <w:rsid w:val="00E11670"/>
    <w:rsid w:val="00E15A11"/>
    <w:rsid w:val="00E15A4F"/>
    <w:rsid w:val="00E15FBA"/>
    <w:rsid w:val="00E173C6"/>
    <w:rsid w:val="00E1772B"/>
    <w:rsid w:val="00E17A3B"/>
    <w:rsid w:val="00E215DF"/>
    <w:rsid w:val="00E2274A"/>
    <w:rsid w:val="00E22DF8"/>
    <w:rsid w:val="00E25249"/>
    <w:rsid w:val="00E2654B"/>
    <w:rsid w:val="00E2735E"/>
    <w:rsid w:val="00E3050A"/>
    <w:rsid w:val="00E30ECB"/>
    <w:rsid w:val="00E3438F"/>
    <w:rsid w:val="00E358EA"/>
    <w:rsid w:val="00E37514"/>
    <w:rsid w:val="00E42A2D"/>
    <w:rsid w:val="00E4375F"/>
    <w:rsid w:val="00E43F6F"/>
    <w:rsid w:val="00E45B07"/>
    <w:rsid w:val="00E46DE0"/>
    <w:rsid w:val="00E476EB"/>
    <w:rsid w:val="00E50998"/>
    <w:rsid w:val="00E5144B"/>
    <w:rsid w:val="00E53376"/>
    <w:rsid w:val="00E54BCA"/>
    <w:rsid w:val="00E56452"/>
    <w:rsid w:val="00E62338"/>
    <w:rsid w:val="00E64622"/>
    <w:rsid w:val="00E6599F"/>
    <w:rsid w:val="00E67813"/>
    <w:rsid w:val="00E67B85"/>
    <w:rsid w:val="00E70307"/>
    <w:rsid w:val="00E70856"/>
    <w:rsid w:val="00E727CB"/>
    <w:rsid w:val="00E72900"/>
    <w:rsid w:val="00E73D7A"/>
    <w:rsid w:val="00E73F37"/>
    <w:rsid w:val="00E74406"/>
    <w:rsid w:val="00E74CF4"/>
    <w:rsid w:val="00E75350"/>
    <w:rsid w:val="00E76563"/>
    <w:rsid w:val="00E76DD0"/>
    <w:rsid w:val="00E7731B"/>
    <w:rsid w:val="00E81A6F"/>
    <w:rsid w:val="00E81FFB"/>
    <w:rsid w:val="00E91566"/>
    <w:rsid w:val="00E9212F"/>
    <w:rsid w:val="00E9351A"/>
    <w:rsid w:val="00E93968"/>
    <w:rsid w:val="00E96184"/>
    <w:rsid w:val="00E96FF8"/>
    <w:rsid w:val="00E97AB1"/>
    <w:rsid w:val="00EA031A"/>
    <w:rsid w:val="00EA452D"/>
    <w:rsid w:val="00EA4C78"/>
    <w:rsid w:val="00EA51F3"/>
    <w:rsid w:val="00EA5292"/>
    <w:rsid w:val="00EA5F81"/>
    <w:rsid w:val="00EA654E"/>
    <w:rsid w:val="00EA79B8"/>
    <w:rsid w:val="00EB13AC"/>
    <w:rsid w:val="00EB15CB"/>
    <w:rsid w:val="00EB415A"/>
    <w:rsid w:val="00EB482D"/>
    <w:rsid w:val="00EB5105"/>
    <w:rsid w:val="00EB52B2"/>
    <w:rsid w:val="00EB5E03"/>
    <w:rsid w:val="00EB78E8"/>
    <w:rsid w:val="00EB7B96"/>
    <w:rsid w:val="00EC0A0F"/>
    <w:rsid w:val="00EC29C0"/>
    <w:rsid w:val="00EC47C9"/>
    <w:rsid w:val="00EC49EE"/>
    <w:rsid w:val="00EC5480"/>
    <w:rsid w:val="00ED1E68"/>
    <w:rsid w:val="00ED2027"/>
    <w:rsid w:val="00ED31F9"/>
    <w:rsid w:val="00ED560A"/>
    <w:rsid w:val="00ED7B77"/>
    <w:rsid w:val="00EE05D3"/>
    <w:rsid w:val="00EE24A0"/>
    <w:rsid w:val="00EE3B87"/>
    <w:rsid w:val="00EE545C"/>
    <w:rsid w:val="00EE603A"/>
    <w:rsid w:val="00EE64A9"/>
    <w:rsid w:val="00EE7642"/>
    <w:rsid w:val="00EF0023"/>
    <w:rsid w:val="00EF038F"/>
    <w:rsid w:val="00EF04E5"/>
    <w:rsid w:val="00EF0D2B"/>
    <w:rsid w:val="00EF0E50"/>
    <w:rsid w:val="00EF2708"/>
    <w:rsid w:val="00EF34ED"/>
    <w:rsid w:val="00EF3722"/>
    <w:rsid w:val="00EF3EBF"/>
    <w:rsid w:val="00EF496A"/>
    <w:rsid w:val="00EF6548"/>
    <w:rsid w:val="00EF78B7"/>
    <w:rsid w:val="00EF7A72"/>
    <w:rsid w:val="00F01955"/>
    <w:rsid w:val="00F025BD"/>
    <w:rsid w:val="00F07949"/>
    <w:rsid w:val="00F1146F"/>
    <w:rsid w:val="00F120C3"/>
    <w:rsid w:val="00F13C8A"/>
    <w:rsid w:val="00F13CCF"/>
    <w:rsid w:val="00F13DB5"/>
    <w:rsid w:val="00F208C4"/>
    <w:rsid w:val="00F22532"/>
    <w:rsid w:val="00F25C8F"/>
    <w:rsid w:val="00F2798A"/>
    <w:rsid w:val="00F30473"/>
    <w:rsid w:val="00F32644"/>
    <w:rsid w:val="00F33807"/>
    <w:rsid w:val="00F3429B"/>
    <w:rsid w:val="00F361FD"/>
    <w:rsid w:val="00F41392"/>
    <w:rsid w:val="00F414D6"/>
    <w:rsid w:val="00F41687"/>
    <w:rsid w:val="00F41AD1"/>
    <w:rsid w:val="00F43421"/>
    <w:rsid w:val="00F4581D"/>
    <w:rsid w:val="00F45939"/>
    <w:rsid w:val="00F50003"/>
    <w:rsid w:val="00F50D3E"/>
    <w:rsid w:val="00F516F1"/>
    <w:rsid w:val="00F51B90"/>
    <w:rsid w:val="00F52056"/>
    <w:rsid w:val="00F5298D"/>
    <w:rsid w:val="00F534C2"/>
    <w:rsid w:val="00F53A86"/>
    <w:rsid w:val="00F57651"/>
    <w:rsid w:val="00F57B07"/>
    <w:rsid w:val="00F57CBF"/>
    <w:rsid w:val="00F6012B"/>
    <w:rsid w:val="00F606C1"/>
    <w:rsid w:val="00F6106A"/>
    <w:rsid w:val="00F63D19"/>
    <w:rsid w:val="00F66CC3"/>
    <w:rsid w:val="00F66DF6"/>
    <w:rsid w:val="00F70844"/>
    <w:rsid w:val="00F716AF"/>
    <w:rsid w:val="00F71856"/>
    <w:rsid w:val="00F718DA"/>
    <w:rsid w:val="00F71B49"/>
    <w:rsid w:val="00F75E66"/>
    <w:rsid w:val="00F75F5C"/>
    <w:rsid w:val="00F81E09"/>
    <w:rsid w:val="00F83C28"/>
    <w:rsid w:val="00F853AA"/>
    <w:rsid w:val="00F8643A"/>
    <w:rsid w:val="00F87141"/>
    <w:rsid w:val="00F912B1"/>
    <w:rsid w:val="00F92C73"/>
    <w:rsid w:val="00F96342"/>
    <w:rsid w:val="00F9689D"/>
    <w:rsid w:val="00F974BB"/>
    <w:rsid w:val="00FA04BB"/>
    <w:rsid w:val="00FA05AC"/>
    <w:rsid w:val="00FA1292"/>
    <w:rsid w:val="00FA1ABB"/>
    <w:rsid w:val="00FA23B8"/>
    <w:rsid w:val="00FA268F"/>
    <w:rsid w:val="00FA26A4"/>
    <w:rsid w:val="00FA3197"/>
    <w:rsid w:val="00FA31C4"/>
    <w:rsid w:val="00FA55C1"/>
    <w:rsid w:val="00FA6355"/>
    <w:rsid w:val="00FA6920"/>
    <w:rsid w:val="00FA6BC8"/>
    <w:rsid w:val="00FA719E"/>
    <w:rsid w:val="00FB02C4"/>
    <w:rsid w:val="00FB0B50"/>
    <w:rsid w:val="00FB1486"/>
    <w:rsid w:val="00FB2617"/>
    <w:rsid w:val="00FB39DB"/>
    <w:rsid w:val="00FB4098"/>
    <w:rsid w:val="00FB74E4"/>
    <w:rsid w:val="00FB78ED"/>
    <w:rsid w:val="00FC00AF"/>
    <w:rsid w:val="00FC0B5D"/>
    <w:rsid w:val="00FC1FFD"/>
    <w:rsid w:val="00FC5D3C"/>
    <w:rsid w:val="00FC72F4"/>
    <w:rsid w:val="00FD13DD"/>
    <w:rsid w:val="00FD1FA4"/>
    <w:rsid w:val="00FD2786"/>
    <w:rsid w:val="00FD406E"/>
    <w:rsid w:val="00FD62AD"/>
    <w:rsid w:val="00FE0C2D"/>
    <w:rsid w:val="00FE2C9A"/>
    <w:rsid w:val="00FE3589"/>
    <w:rsid w:val="00FE5EC6"/>
    <w:rsid w:val="00FE7FFB"/>
    <w:rsid w:val="00FF1A5B"/>
    <w:rsid w:val="00FF2127"/>
    <w:rsid w:val="00FF2E2D"/>
    <w:rsid w:val="00FF3558"/>
    <w:rsid w:val="00FF479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34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88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EB482D"/>
    <w:pPr>
      <w:spacing w:after="0" w:line="240" w:lineRule="auto"/>
    </w:pPr>
    <w:rPr>
      <w:rFonts w:ascii="Times New Roman" w:hAnsi="Times New Roman"/>
      <w:noProof/>
      <w:sz w:val="20"/>
      <w:szCs w:val="20"/>
      <w:lang w:val="en-US"/>
    </w:rPr>
  </w:style>
  <w:style w:type="character" w:customStyle="1" w:styleId="FootnoteTextChar">
    <w:name w:val="Footnote Text Char"/>
    <w:basedOn w:val="DefaultParagraphFont"/>
    <w:link w:val="FootnoteText"/>
    <w:rsid w:val="00EB482D"/>
    <w:rPr>
      <w:rFonts w:ascii="Times New Roman" w:hAnsi="Times New Roman"/>
      <w:noProof/>
      <w:sz w:val="20"/>
      <w:szCs w:val="20"/>
      <w:lang w:val="en-US"/>
    </w:rPr>
  </w:style>
  <w:style w:type="character" w:styleId="FootnoteReference">
    <w:name w:val="footnote reference"/>
    <w:basedOn w:val="DefaultParagraphFont"/>
    <w:semiHidden/>
    <w:unhideWhenUsed/>
    <w:rsid w:val="00EB482D"/>
    <w:rPr>
      <w:vertAlign w:val="superscript"/>
    </w:rPr>
  </w:style>
  <w:style w:type="paragraph" w:styleId="Header">
    <w:name w:val="header"/>
    <w:basedOn w:val="Normal"/>
    <w:link w:val="HeaderChar"/>
    <w:uiPriority w:val="99"/>
    <w:unhideWhenUsed/>
    <w:rsid w:val="007902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02C7"/>
  </w:style>
  <w:style w:type="paragraph" w:styleId="Footer">
    <w:name w:val="footer"/>
    <w:basedOn w:val="Normal"/>
    <w:link w:val="FooterChar"/>
    <w:uiPriority w:val="99"/>
    <w:unhideWhenUsed/>
    <w:rsid w:val="007902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02C7"/>
  </w:style>
  <w:style w:type="paragraph" w:styleId="HTMLPreformatted">
    <w:name w:val="HTML Preformatted"/>
    <w:basedOn w:val="Normal"/>
    <w:link w:val="HTMLPreformattedChar"/>
    <w:uiPriority w:val="99"/>
    <w:semiHidden/>
    <w:unhideWhenUsed/>
    <w:rsid w:val="002255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25547"/>
    <w:rPr>
      <w:rFonts w:ascii="Courier New" w:eastAsia="Times New Roman" w:hAnsi="Courier New" w:cs="Courier New"/>
      <w:sz w:val="20"/>
      <w:szCs w:val="20"/>
      <w:lang w:val="en-US"/>
    </w:rPr>
  </w:style>
  <w:style w:type="character" w:customStyle="1" w:styleId="y2iqfc">
    <w:name w:val="y2iqfc"/>
    <w:basedOn w:val="DefaultParagraphFont"/>
    <w:rsid w:val="00225547"/>
  </w:style>
  <w:style w:type="paragraph" w:styleId="ListParagraph">
    <w:name w:val="List Paragraph"/>
    <w:aliases w:val="Body of text,List Paragraph1,Sub Judul DEA KP,Body Text Char1,Char Char2,List Paragraph2,Char Char21,Header Char1,Tabel,point-point,kepala,Recommendation,List Paragraph11,coba1,List Paragraph untuk Tabel,List Paragraph untuk tabel,Box"/>
    <w:basedOn w:val="Normal"/>
    <w:link w:val="ListParagraphChar"/>
    <w:uiPriority w:val="34"/>
    <w:qFormat/>
    <w:rsid w:val="002A25DD"/>
    <w:pPr>
      <w:ind w:left="720"/>
      <w:contextualSpacing/>
    </w:pPr>
  </w:style>
  <w:style w:type="character" w:customStyle="1" w:styleId="ListParagraphChar">
    <w:name w:val="List Paragraph Char"/>
    <w:aliases w:val="Body of text Char,List Paragraph1 Char,Sub Judul DEA KP Char,Body Text Char1 Char,Char Char2 Char,List Paragraph2 Char,Char Char21 Char,Header Char1 Char,Tabel Char,point-point Char,kepala Char,Recommendation Char,coba1 Char,Box Char"/>
    <w:link w:val="ListParagraph"/>
    <w:uiPriority w:val="34"/>
    <w:locked/>
    <w:rsid w:val="00C57A68"/>
  </w:style>
  <w:style w:type="paragraph" w:customStyle="1" w:styleId="2">
    <w:name w:val="2"/>
    <w:basedOn w:val="ListParagraph"/>
    <w:link w:val="2Char"/>
    <w:qFormat/>
    <w:rsid w:val="00C57A68"/>
    <w:pPr>
      <w:numPr>
        <w:ilvl w:val="1"/>
        <w:numId w:val="7"/>
      </w:numPr>
      <w:spacing w:after="0" w:line="360" w:lineRule="auto"/>
      <w:ind w:left="567" w:right="-1" w:hanging="567"/>
    </w:pPr>
    <w:rPr>
      <w:rFonts w:ascii="Times New Roman" w:hAnsi="Times New Roman" w:cs="Times New Roman"/>
      <w:b/>
      <w:bCs/>
      <w:sz w:val="24"/>
      <w:szCs w:val="24"/>
      <w:lang w:val="en-US"/>
    </w:rPr>
  </w:style>
  <w:style w:type="character" w:customStyle="1" w:styleId="2Char">
    <w:name w:val="2 Char"/>
    <w:basedOn w:val="ListParagraphChar"/>
    <w:link w:val="2"/>
    <w:rsid w:val="00C57A68"/>
    <w:rPr>
      <w:rFonts w:ascii="Times New Roman" w:hAnsi="Times New Roman" w:cs="Times New Roman"/>
      <w:b/>
      <w:bCs/>
      <w:sz w:val="24"/>
      <w:szCs w:val="24"/>
      <w:lang w:val="en-US"/>
    </w:rPr>
  </w:style>
  <w:style w:type="paragraph" w:customStyle="1" w:styleId="3">
    <w:name w:val="3"/>
    <w:basedOn w:val="2"/>
    <w:link w:val="3Char"/>
    <w:qFormat/>
    <w:rsid w:val="00C57A68"/>
    <w:pPr>
      <w:numPr>
        <w:ilvl w:val="2"/>
      </w:numPr>
    </w:pPr>
  </w:style>
  <w:style w:type="paragraph" w:customStyle="1" w:styleId="4">
    <w:name w:val="4"/>
    <w:basedOn w:val="3"/>
    <w:qFormat/>
    <w:rsid w:val="00C57A68"/>
    <w:pPr>
      <w:numPr>
        <w:ilvl w:val="3"/>
      </w:numPr>
      <w:ind w:left="851" w:hanging="851"/>
    </w:pPr>
    <w:rPr>
      <w:spacing w:val="-4"/>
    </w:rPr>
  </w:style>
  <w:style w:type="character" w:customStyle="1" w:styleId="3Char">
    <w:name w:val="3 Char"/>
    <w:basedOn w:val="2Char"/>
    <w:link w:val="3"/>
    <w:rsid w:val="00C57A68"/>
  </w:style>
  <w:style w:type="paragraph" w:customStyle="1" w:styleId="A">
    <w:name w:val="A"/>
    <w:basedOn w:val="2"/>
    <w:link w:val="AChar"/>
    <w:qFormat/>
    <w:rsid w:val="00C57A68"/>
    <w:pPr>
      <w:numPr>
        <w:ilvl w:val="0"/>
        <w:numId w:val="8"/>
      </w:numPr>
      <w:ind w:left="426" w:hanging="426"/>
    </w:pPr>
  </w:style>
  <w:style w:type="paragraph" w:customStyle="1" w:styleId="B">
    <w:name w:val="B"/>
    <w:basedOn w:val="ListParagraph"/>
    <w:qFormat/>
    <w:rsid w:val="00C57A68"/>
    <w:pPr>
      <w:numPr>
        <w:numId w:val="7"/>
      </w:numPr>
      <w:spacing w:after="0" w:line="360" w:lineRule="auto"/>
    </w:pPr>
    <w:rPr>
      <w:rFonts w:ascii="Times New Roman" w:hAnsi="Times New Roman" w:cs="Times New Roman"/>
      <w:b/>
      <w:bCs/>
      <w:sz w:val="24"/>
      <w:szCs w:val="24"/>
      <w:lang w:val="en-US"/>
    </w:rPr>
  </w:style>
  <w:style w:type="character" w:customStyle="1" w:styleId="AChar">
    <w:name w:val="A Char"/>
    <w:basedOn w:val="2Char"/>
    <w:link w:val="A"/>
    <w:rsid w:val="00C57A68"/>
  </w:style>
</w:styles>
</file>

<file path=word/webSettings.xml><?xml version="1.0" encoding="utf-8"?>
<w:webSettings xmlns:r="http://schemas.openxmlformats.org/officeDocument/2006/relationships" xmlns:w="http://schemas.openxmlformats.org/wordprocessingml/2006/main">
  <w:divs>
    <w:div w:id="1926303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9A8738-B84A-4E83-9CBA-E6C74BC85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9</TotalTime>
  <Pages>14</Pages>
  <Words>6461</Words>
  <Characters>3683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sri Hayati</dc:creator>
  <cp:lastModifiedBy>Nursri Hayati</cp:lastModifiedBy>
  <cp:revision>156</cp:revision>
  <dcterms:created xsi:type="dcterms:W3CDTF">2021-11-08T02:05:00Z</dcterms:created>
  <dcterms:modified xsi:type="dcterms:W3CDTF">2022-01-2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98c832-15ea-368d-8317-04798106c8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